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587E4928" w:rsidR="00380A6D" w:rsidRDefault="00380A6D" w:rsidP="00380A6D">
      <w:pPr>
        <w:pStyle w:val="Ingenafstand"/>
        <w:rPr>
          <w:sz w:val="32"/>
          <w:szCs w:val="32"/>
        </w:rPr>
      </w:pPr>
      <w:bookmarkStart w:id="0" w:name="_Hlk153365980"/>
      <w:bookmarkEnd w:id="0"/>
      <w:r w:rsidRPr="0066314E">
        <w:rPr>
          <w:sz w:val="32"/>
          <w:szCs w:val="32"/>
        </w:rPr>
        <w:t>Titelblad</w:t>
      </w:r>
    </w:p>
    <w:p w14:paraId="7CC18FAE" w14:textId="77777777" w:rsidR="0066314E" w:rsidRPr="0066314E" w:rsidRDefault="0066314E" w:rsidP="00380A6D">
      <w:pPr>
        <w:pStyle w:val="Ingenafstand"/>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w:lastRenderedPageBreak/>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1"/>
      <w:commentRangeEnd w:id="1"/>
      <w:r w:rsidR="00407B31">
        <w:rPr>
          <w:rStyle w:val="Kommentarhenvisning"/>
        </w:rPr>
        <w:commentReference w:id="1"/>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2" w:name="_Toc151967439"/>
      <w:bookmarkStart w:id="3" w:name="_Toc485344315"/>
      <w:bookmarkStart w:id="4" w:name="_Toc152240455"/>
      <w:bookmarkStart w:id="5" w:name="_Toc152241282"/>
      <w:bookmarkStart w:id="6" w:name="_Toc152241362"/>
      <w:bookmarkStart w:id="7" w:name="_Toc152312325"/>
      <w:bookmarkStart w:id="8" w:name="_Toc153391928"/>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2"/>
      <w:bookmarkEnd w:id="3"/>
      <w:bookmarkEnd w:id="4"/>
      <w:bookmarkEnd w:id="5"/>
      <w:bookmarkEnd w:id="6"/>
      <w:bookmarkEnd w:id="7"/>
      <w:bookmarkEnd w:id="8"/>
    </w:p>
    <w:p w14:paraId="4896C136" w14:textId="23230232" w:rsidR="00380A6D" w:rsidRDefault="00380A6D" w:rsidP="00380A6D">
      <w:pPr>
        <w:jc w:val="center"/>
      </w:pPr>
      <w:bookmarkStart w:id="9" w:name="_Toc151967193"/>
      <w:bookmarkStart w:id="10" w:name="_Toc151967440"/>
      <w:r>
        <w:t>- a</w:t>
      </w:r>
      <w:r w:rsidRPr="008A472A">
        <w:t>f Charlotte Xenia Nørgaard</w:t>
      </w:r>
      <w:bookmarkEnd w:id="9"/>
      <w:bookmarkEnd w:id="10"/>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Content>
        <w:p w14:paraId="06AA107D" w14:textId="272B1027" w:rsidR="00380A6D" w:rsidRDefault="00380A6D">
          <w:pPr>
            <w:pStyle w:val="Overskrift"/>
          </w:pPr>
          <w:r>
            <w:t>Indholdsfortegnelse</w:t>
          </w:r>
        </w:p>
        <w:p w14:paraId="7D5682B2" w14:textId="5E8C658B" w:rsidR="007147FF" w:rsidRDefault="0047214B">
          <w:pPr>
            <w:pStyle w:val="Indholdsfortegnelse1"/>
            <w:tabs>
              <w:tab w:val="right" w:leader="dot" w:pos="9628"/>
            </w:tabs>
            <w:rPr>
              <w:rFonts w:eastAsiaTheme="minorEastAsia"/>
              <w:noProof/>
              <w:lang w:eastAsia="da-DK"/>
            </w:rPr>
          </w:pPr>
          <w:r>
            <w:fldChar w:fldCharType="begin"/>
          </w:r>
          <w:r w:rsidR="00E5147E">
            <w:instrText>TOC \o "1-3" \h \z \u</w:instrText>
          </w:r>
          <w:r>
            <w:fldChar w:fldCharType="separate"/>
          </w:r>
          <w:hyperlink w:anchor="_Toc153391928" w:history="1">
            <w:r w:rsidR="007147FF" w:rsidRPr="007D2BD1">
              <w:rPr>
                <w:rStyle w:val="Hyperlink"/>
                <w:noProof/>
              </w:rPr>
              <w:t>Forord</w:t>
            </w:r>
            <w:r w:rsidR="007147FF">
              <w:rPr>
                <w:noProof/>
                <w:webHidden/>
              </w:rPr>
              <w:tab/>
            </w:r>
            <w:r w:rsidR="007147FF">
              <w:rPr>
                <w:noProof/>
                <w:webHidden/>
              </w:rPr>
              <w:fldChar w:fldCharType="begin"/>
            </w:r>
            <w:r w:rsidR="007147FF">
              <w:rPr>
                <w:noProof/>
                <w:webHidden/>
              </w:rPr>
              <w:instrText xml:space="preserve"> PAGEREF _Toc153391928 \h </w:instrText>
            </w:r>
            <w:r w:rsidR="007147FF">
              <w:rPr>
                <w:noProof/>
                <w:webHidden/>
              </w:rPr>
            </w:r>
            <w:r w:rsidR="007147FF">
              <w:rPr>
                <w:noProof/>
                <w:webHidden/>
              </w:rPr>
              <w:fldChar w:fldCharType="separate"/>
            </w:r>
            <w:r w:rsidR="007147FF">
              <w:rPr>
                <w:noProof/>
                <w:webHidden/>
              </w:rPr>
              <w:t>3</w:t>
            </w:r>
            <w:r w:rsidR="007147FF">
              <w:rPr>
                <w:noProof/>
                <w:webHidden/>
              </w:rPr>
              <w:fldChar w:fldCharType="end"/>
            </w:r>
          </w:hyperlink>
        </w:p>
        <w:p w14:paraId="7AE0D8B4" w14:textId="777CBEEC" w:rsidR="007147FF" w:rsidRDefault="00000000">
          <w:pPr>
            <w:pStyle w:val="Indholdsfortegnelse1"/>
            <w:tabs>
              <w:tab w:val="right" w:leader="dot" w:pos="9628"/>
            </w:tabs>
            <w:rPr>
              <w:rFonts w:eastAsiaTheme="minorEastAsia"/>
              <w:noProof/>
              <w:lang w:eastAsia="da-DK"/>
            </w:rPr>
          </w:pPr>
          <w:hyperlink w:anchor="_Toc153391929" w:history="1">
            <w:r w:rsidR="007147FF" w:rsidRPr="007D2BD1">
              <w:rPr>
                <w:rStyle w:val="Hyperlink"/>
                <w:noProof/>
              </w:rPr>
              <w:t>Indledning</w:t>
            </w:r>
            <w:r w:rsidR="007147FF">
              <w:rPr>
                <w:noProof/>
                <w:webHidden/>
              </w:rPr>
              <w:tab/>
            </w:r>
            <w:r w:rsidR="007147FF">
              <w:rPr>
                <w:noProof/>
                <w:webHidden/>
              </w:rPr>
              <w:fldChar w:fldCharType="begin"/>
            </w:r>
            <w:r w:rsidR="007147FF">
              <w:rPr>
                <w:noProof/>
                <w:webHidden/>
              </w:rPr>
              <w:instrText xml:space="preserve"> PAGEREF _Toc153391929 \h </w:instrText>
            </w:r>
            <w:r w:rsidR="007147FF">
              <w:rPr>
                <w:noProof/>
                <w:webHidden/>
              </w:rPr>
            </w:r>
            <w:r w:rsidR="007147FF">
              <w:rPr>
                <w:noProof/>
                <w:webHidden/>
              </w:rPr>
              <w:fldChar w:fldCharType="separate"/>
            </w:r>
            <w:r w:rsidR="007147FF">
              <w:rPr>
                <w:noProof/>
                <w:webHidden/>
              </w:rPr>
              <w:t>5</w:t>
            </w:r>
            <w:r w:rsidR="007147FF">
              <w:rPr>
                <w:noProof/>
                <w:webHidden/>
              </w:rPr>
              <w:fldChar w:fldCharType="end"/>
            </w:r>
          </w:hyperlink>
        </w:p>
        <w:p w14:paraId="1EE65CEA" w14:textId="5171DEB4" w:rsidR="007147FF" w:rsidRDefault="00000000">
          <w:pPr>
            <w:pStyle w:val="Indholdsfortegnelse1"/>
            <w:tabs>
              <w:tab w:val="right" w:leader="dot" w:pos="9628"/>
            </w:tabs>
            <w:rPr>
              <w:rFonts w:eastAsiaTheme="minorEastAsia"/>
              <w:noProof/>
              <w:lang w:eastAsia="da-DK"/>
            </w:rPr>
          </w:pPr>
          <w:hyperlink w:anchor="_Toc153391930" w:history="1">
            <w:r w:rsidR="007147FF" w:rsidRPr="007D2BD1">
              <w:rPr>
                <w:rStyle w:val="Hyperlink"/>
                <w:noProof/>
              </w:rPr>
              <w:t>Projektstyring</w:t>
            </w:r>
            <w:r w:rsidR="007147FF">
              <w:rPr>
                <w:noProof/>
                <w:webHidden/>
              </w:rPr>
              <w:tab/>
            </w:r>
            <w:r w:rsidR="007147FF">
              <w:rPr>
                <w:noProof/>
                <w:webHidden/>
              </w:rPr>
              <w:fldChar w:fldCharType="begin"/>
            </w:r>
            <w:r w:rsidR="007147FF">
              <w:rPr>
                <w:noProof/>
                <w:webHidden/>
              </w:rPr>
              <w:instrText xml:space="preserve"> PAGEREF _Toc153391930 \h </w:instrText>
            </w:r>
            <w:r w:rsidR="007147FF">
              <w:rPr>
                <w:noProof/>
                <w:webHidden/>
              </w:rPr>
            </w:r>
            <w:r w:rsidR="007147FF">
              <w:rPr>
                <w:noProof/>
                <w:webHidden/>
              </w:rPr>
              <w:fldChar w:fldCharType="separate"/>
            </w:r>
            <w:r w:rsidR="007147FF">
              <w:rPr>
                <w:noProof/>
                <w:webHidden/>
              </w:rPr>
              <w:t>6</w:t>
            </w:r>
            <w:r w:rsidR="007147FF">
              <w:rPr>
                <w:noProof/>
                <w:webHidden/>
              </w:rPr>
              <w:fldChar w:fldCharType="end"/>
            </w:r>
          </w:hyperlink>
        </w:p>
        <w:p w14:paraId="068749AA" w14:textId="5724BAD5" w:rsidR="007147FF" w:rsidRDefault="00000000">
          <w:pPr>
            <w:pStyle w:val="Indholdsfortegnelse1"/>
            <w:tabs>
              <w:tab w:val="right" w:leader="dot" w:pos="9628"/>
            </w:tabs>
            <w:rPr>
              <w:rFonts w:eastAsiaTheme="minorEastAsia"/>
              <w:noProof/>
              <w:lang w:eastAsia="da-DK"/>
            </w:rPr>
          </w:pPr>
          <w:hyperlink w:anchor="_Toc153391931" w:history="1">
            <w:r w:rsidR="007147FF" w:rsidRPr="007D2BD1">
              <w:rPr>
                <w:rStyle w:val="Hyperlink"/>
                <w:noProof/>
              </w:rPr>
              <w:t>Problemstilling</w:t>
            </w:r>
            <w:r w:rsidR="007147FF">
              <w:rPr>
                <w:noProof/>
                <w:webHidden/>
              </w:rPr>
              <w:tab/>
            </w:r>
            <w:r w:rsidR="007147FF">
              <w:rPr>
                <w:noProof/>
                <w:webHidden/>
              </w:rPr>
              <w:fldChar w:fldCharType="begin"/>
            </w:r>
            <w:r w:rsidR="007147FF">
              <w:rPr>
                <w:noProof/>
                <w:webHidden/>
              </w:rPr>
              <w:instrText xml:space="preserve"> PAGEREF _Toc153391931 \h </w:instrText>
            </w:r>
            <w:r w:rsidR="007147FF">
              <w:rPr>
                <w:noProof/>
                <w:webHidden/>
              </w:rPr>
            </w:r>
            <w:r w:rsidR="007147FF">
              <w:rPr>
                <w:noProof/>
                <w:webHidden/>
              </w:rPr>
              <w:fldChar w:fldCharType="separate"/>
            </w:r>
            <w:r w:rsidR="007147FF">
              <w:rPr>
                <w:noProof/>
                <w:webHidden/>
              </w:rPr>
              <w:t>7</w:t>
            </w:r>
            <w:r w:rsidR="007147FF">
              <w:rPr>
                <w:noProof/>
                <w:webHidden/>
              </w:rPr>
              <w:fldChar w:fldCharType="end"/>
            </w:r>
          </w:hyperlink>
        </w:p>
        <w:p w14:paraId="0F21AB45" w14:textId="522FE0EE" w:rsidR="007147FF" w:rsidRDefault="00000000">
          <w:pPr>
            <w:pStyle w:val="Indholdsfortegnelse2"/>
            <w:tabs>
              <w:tab w:val="right" w:leader="dot" w:pos="9628"/>
            </w:tabs>
            <w:rPr>
              <w:rFonts w:eastAsiaTheme="minorEastAsia"/>
              <w:noProof/>
              <w:lang w:eastAsia="da-DK"/>
            </w:rPr>
          </w:pPr>
          <w:hyperlink w:anchor="_Toc153391932" w:history="1">
            <w:r w:rsidR="007147FF" w:rsidRPr="007D2BD1">
              <w:rPr>
                <w:rStyle w:val="Hyperlink"/>
                <w:noProof/>
              </w:rPr>
              <w:t>Problemformulering:</w:t>
            </w:r>
            <w:r w:rsidR="007147FF">
              <w:rPr>
                <w:noProof/>
                <w:webHidden/>
              </w:rPr>
              <w:tab/>
            </w:r>
            <w:r w:rsidR="007147FF">
              <w:rPr>
                <w:noProof/>
                <w:webHidden/>
              </w:rPr>
              <w:fldChar w:fldCharType="begin"/>
            </w:r>
            <w:r w:rsidR="007147FF">
              <w:rPr>
                <w:noProof/>
                <w:webHidden/>
              </w:rPr>
              <w:instrText xml:space="preserve"> PAGEREF _Toc153391932 \h </w:instrText>
            </w:r>
            <w:r w:rsidR="007147FF">
              <w:rPr>
                <w:noProof/>
                <w:webHidden/>
              </w:rPr>
            </w:r>
            <w:r w:rsidR="007147FF">
              <w:rPr>
                <w:noProof/>
                <w:webHidden/>
              </w:rPr>
              <w:fldChar w:fldCharType="separate"/>
            </w:r>
            <w:r w:rsidR="007147FF">
              <w:rPr>
                <w:noProof/>
                <w:webHidden/>
              </w:rPr>
              <w:t>7</w:t>
            </w:r>
            <w:r w:rsidR="007147FF">
              <w:rPr>
                <w:noProof/>
                <w:webHidden/>
              </w:rPr>
              <w:fldChar w:fldCharType="end"/>
            </w:r>
          </w:hyperlink>
        </w:p>
        <w:p w14:paraId="19B42580" w14:textId="23335278" w:rsidR="007147FF" w:rsidRDefault="00000000">
          <w:pPr>
            <w:pStyle w:val="Indholdsfortegnelse1"/>
            <w:tabs>
              <w:tab w:val="right" w:leader="dot" w:pos="9628"/>
            </w:tabs>
            <w:rPr>
              <w:rFonts w:eastAsiaTheme="minorEastAsia"/>
              <w:noProof/>
              <w:lang w:eastAsia="da-DK"/>
            </w:rPr>
          </w:pPr>
          <w:hyperlink w:anchor="_Toc153391933" w:history="1">
            <w:r w:rsidR="007147FF" w:rsidRPr="007D2BD1">
              <w:rPr>
                <w:rStyle w:val="Hyperlink"/>
                <w:noProof/>
              </w:rPr>
              <w:t>Metodeafsnit</w:t>
            </w:r>
            <w:r w:rsidR="007147FF">
              <w:rPr>
                <w:noProof/>
                <w:webHidden/>
              </w:rPr>
              <w:tab/>
            </w:r>
            <w:r w:rsidR="007147FF">
              <w:rPr>
                <w:noProof/>
                <w:webHidden/>
              </w:rPr>
              <w:fldChar w:fldCharType="begin"/>
            </w:r>
            <w:r w:rsidR="007147FF">
              <w:rPr>
                <w:noProof/>
                <w:webHidden/>
              </w:rPr>
              <w:instrText xml:space="preserve"> PAGEREF _Toc153391933 \h </w:instrText>
            </w:r>
            <w:r w:rsidR="007147FF">
              <w:rPr>
                <w:noProof/>
                <w:webHidden/>
              </w:rPr>
            </w:r>
            <w:r w:rsidR="007147FF">
              <w:rPr>
                <w:noProof/>
                <w:webHidden/>
              </w:rPr>
              <w:fldChar w:fldCharType="separate"/>
            </w:r>
            <w:r w:rsidR="007147FF">
              <w:rPr>
                <w:noProof/>
                <w:webHidden/>
              </w:rPr>
              <w:t>8</w:t>
            </w:r>
            <w:r w:rsidR="007147FF">
              <w:rPr>
                <w:noProof/>
                <w:webHidden/>
              </w:rPr>
              <w:fldChar w:fldCharType="end"/>
            </w:r>
          </w:hyperlink>
        </w:p>
        <w:p w14:paraId="2F0F5227" w14:textId="3377959B" w:rsidR="007147FF" w:rsidRDefault="00000000">
          <w:pPr>
            <w:pStyle w:val="Indholdsfortegnelse1"/>
            <w:tabs>
              <w:tab w:val="right" w:leader="dot" w:pos="9628"/>
            </w:tabs>
            <w:rPr>
              <w:rFonts w:eastAsiaTheme="minorEastAsia"/>
              <w:noProof/>
              <w:lang w:eastAsia="da-DK"/>
            </w:rPr>
          </w:pPr>
          <w:hyperlink w:anchor="_Toc153391934" w:history="1">
            <w:r w:rsidR="007147FF" w:rsidRPr="007D2BD1">
              <w:rPr>
                <w:rStyle w:val="Hyperlink"/>
                <w:noProof/>
              </w:rPr>
              <w:t>Research</w:t>
            </w:r>
            <w:r w:rsidR="007147FF">
              <w:rPr>
                <w:noProof/>
                <w:webHidden/>
              </w:rPr>
              <w:tab/>
            </w:r>
            <w:r w:rsidR="007147FF">
              <w:rPr>
                <w:noProof/>
                <w:webHidden/>
              </w:rPr>
              <w:fldChar w:fldCharType="begin"/>
            </w:r>
            <w:r w:rsidR="007147FF">
              <w:rPr>
                <w:noProof/>
                <w:webHidden/>
              </w:rPr>
              <w:instrText xml:space="preserve"> PAGEREF _Toc153391934 \h </w:instrText>
            </w:r>
            <w:r w:rsidR="007147FF">
              <w:rPr>
                <w:noProof/>
                <w:webHidden/>
              </w:rPr>
            </w:r>
            <w:r w:rsidR="007147FF">
              <w:rPr>
                <w:noProof/>
                <w:webHidden/>
              </w:rPr>
              <w:fldChar w:fldCharType="separate"/>
            </w:r>
            <w:r w:rsidR="007147FF">
              <w:rPr>
                <w:noProof/>
                <w:webHidden/>
              </w:rPr>
              <w:t>9</w:t>
            </w:r>
            <w:r w:rsidR="007147FF">
              <w:rPr>
                <w:noProof/>
                <w:webHidden/>
              </w:rPr>
              <w:fldChar w:fldCharType="end"/>
            </w:r>
          </w:hyperlink>
        </w:p>
        <w:p w14:paraId="79CF73E9" w14:textId="6CCBBAF8" w:rsidR="007147FF" w:rsidRDefault="00000000">
          <w:pPr>
            <w:pStyle w:val="Indholdsfortegnelse2"/>
            <w:tabs>
              <w:tab w:val="right" w:leader="dot" w:pos="9628"/>
            </w:tabs>
            <w:rPr>
              <w:rFonts w:eastAsiaTheme="minorEastAsia"/>
              <w:noProof/>
              <w:lang w:eastAsia="da-DK"/>
            </w:rPr>
          </w:pPr>
          <w:hyperlink w:anchor="_Toc153391935" w:history="1">
            <w:r w:rsidR="007147FF" w:rsidRPr="007D2BD1">
              <w:rPr>
                <w:rStyle w:val="Hyperlink"/>
                <w:noProof/>
              </w:rPr>
              <w:t>Desk</w:t>
            </w:r>
            <w:r w:rsidR="007147FF">
              <w:rPr>
                <w:noProof/>
                <w:webHidden/>
              </w:rPr>
              <w:tab/>
            </w:r>
            <w:r w:rsidR="007147FF">
              <w:rPr>
                <w:noProof/>
                <w:webHidden/>
              </w:rPr>
              <w:fldChar w:fldCharType="begin"/>
            </w:r>
            <w:r w:rsidR="007147FF">
              <w:rPr>
                <w:noProof/>
                <w:webHidden/>
              </w:rPr>
              <w:instrText xml:space="preserve"> PAGEREF _Toc153391935 \h </w:instrText>
            </w:r>
            <w:r w:rsidR="007147FF">
              <w:rPr>
                <w:noProof/>
                <w:webHidden/>
              </w:rPr>
            </w:r>
            <w:r w:rsidR="007147FF">
              <w:rPr>
                <w:noProof/>
                <w:webHidden/>
              </w:rPr>
              <w:fldChar w:fldCharType="separate"/>
            </w:r>
            <w:r w:rsidR="007147FF">
              <w:rPr>
                <w:noProof/>
                <w:webHidden/>
              </w:rPr>
              <w:t>9</w:t>
            </w:r>
            <w:r w:rsidR="007147FF">
              <w:rPr>
                <w:noProof/>
                <w:webHidden/>
              </w:rPr>
              <w:fldChar w:fldCharType="end"/>
            </w:r>
          </w:hyperlink>
        </w:p>
        <w:p w14:paraId="269EB85E" w14:textId="4BFE05B1" w:rsidR="007147FF" w:rsidRDefault="00000000">
          <w:pPr>
            <w:pStyle w:val="Indholdsfortegnelse2"/>
            <w:tabs>
              <w:tab w:val="right" w:leader="dot" w:pos="9628"/>
            </w:tabs>
            <w:rPr>
              <w:rFonts w:eastAsiaTheme="minorEastAsia"/>
              <w:noProof/>
              <w:lang w:eastAsia="da-DK"/>
            </w:rPr>
          </w:pPr>
          <w:hyperlink w:anchor="_Toc153391936" w:history="1">
            <w:r w:rsidR="007147FF" w:rsidRPr="007D2BD1">
              <w:rPr>
                <w:rStyle w:val="Hyperlink"/>
                <w:noProof/>
              </w:rPr>
              <w:t>Field</w:t>
            </w:r>
            <w:r w:rsidR="007147FF">
              <w:rPr>
                <w:noProof/>
                <w:webHidden/>
              </w:rPr>
              <w:tab/>
            </w:r>
            <w:r w:rsidR="007147FF">
              <w:rPr>
                <w:noProof/>
                <w:webHidden/>
              </w:rPr>
              <w:fldChar w:fldCharType="begin"/>
            </w:r>
            <w:r w:rsidR="007147FF">
              <w:rPr>
                <w:noProof/>
                <w:webHidden/>
              </w:rPr>
              <w:instrText xml:space="preserve"> PAGEREF _Toc153391936 \h </w:instrText>
            </w:r>
            <w:r w:rsidR="007147FF">
              <w:rPr>
                <w:noProof/>
                <w:webHidden/>
              </w:rPr>
            </w:r>
            <w:r w:rsidR="007147FF">
              <w:rPr>
                <w:noProof/>
                <w:webHidden/>
              </w:rPr>
              <w:fldChar w:fldCharType="separate"/>
            </w:r>
            <w:r w:rsidR="007147FF">
              <w:rPr>
                <w:noProof/>
                <w:webHidden/>
              </w:rPr>
              <w:t>12</w:t>
            </w:r>
            <w:r w:rsidR="007147FF">
              <w:rPr>
                <w:noProof/>
                <w:webHidden/>
              </w:rPr>
              <w:fldChar w:fldCharType="end"/>
            </w:r>
          </w:hyperlink>
        </w:p>
        <w:p w14:paraId="3213B867" w14:textId="0E0DA3AB" w:rsidR="007147FF" w:rsidRDefault="00000000">
          <w:pPr>
            <w:pStyle w:val="Indholdsfortegnelse3"/>
            <w:tabs>
              <w:tab w:val="right" w:leader="dot" w:pos="9628"/>
            </w:tabs>
            <w:rPr>
              <w:rFonts w:eastAsiaTheme="minorEastAsia"/>
              <w:noProof/>
              <w:lang w:eastAsia="da-DK"/>
            </w:rPr>
          </w:pPr>
          <w:hyperlink w:anchor="_Toc153391937" w:history="1">
            <w:r w:rsidR="007147FF" w:rsidRPr="007D2BD1">
              <w:rPr>
                <w:rStyle w:val="Hyperlink"/>
                <w:noProof/>
              </w:rPr>
              <w:t>Empathy Map</w:t>
            </w:r>
            <w:r w:rsidR="007147FF">
              <w:rPr>
                <w:noProof/>
                <w:webHidden/>
              </w:rPr>
              <w:tab/>
            </w:r>
            <w:r w:rsidR="007147FF">
              <w:rPr>
                <w:noProof/>
                <w:webHidden/>
              </w:rPr>
              <w:fldChar w:fldCharType="begin"/>
            </w:r>
            <w:r w:rsidR="007147FF">
              <w:rPr>
                <w:noProof/>
                <w:webHidden/>
              </w:rPr>
              <w:instrText xml:space="preserve"> PAGEREF _Toc153391937 \h </w:instrText>
            </w:r>
            <w:r w:rsidR="007147FF">
              <w:rPr>
                <w:noProof/>
                <w:webHidden/>
              </w:rPr>
            </w:r>
            <w:r w:rsidR="007147FF">
              <w:rPr>
                <w:noProof/>
                <w:webHidden/>
              </w:rPr>
              <w:fldChar w:fldCharType="separate"/>
            </w:r>
            <w:r w:rsidR="007147FF">
              <w:rPr>
                <w:noProof/>
                <w:webHidden/>
              </w:rPr>
              <w:t>13</w:t>
            </w:r>
            <w:r w:rsidR="007147FF">
              <w:rPr>
                <w:noProof/>
                <w:webHidden/>
              </w:rPr>
              <w:fldChar w:fldCharType="end"/>
            </w:r>
          </w:hyperlink>
        </w:p>
        <w:p w14:paraId="3996217C" w14:textId="20EFC97F" w:rsidR="007147FF" w:rsidRDefault="00000000">
          <w:pPr>
            <w:pStyle w:val="Indholdsfortegnelse2"/>
            <w:tabs>
              <w:tab w:val="right" w:leader="dot" w:pos="9628"/>
            </w:tabs>
            <w:rPr>
              <w:rFonts w:eastAsiaTheme="minorEastAsia"/>
              <w:noProof/>
              <w:lang w:eastAsia="da-DK"/>
            </w:rPr>
          </w:pPr>
          <w:hyperlink w:anchor="_Toc153391938" w:history="1">
            <w:r w:rsidR="007147FF" w:rsidRPr="007D2BD1">
              <w:rPr>
                <w:rStyle w:val="Hyperlink"/>
                <w:noProof/>
              </w:rPr>
              <w:t>Konkurrentundersøgelse</w:t>
            </w:r>
            <w:r w:rsidR="007147FF">
              <w:rPr>
                <w:noProof/>
                <w:webHidden/>
              </w:rPr>
              <w:tab/>
            </w:r>
            <w:r w:rsidR="007147FF">
              <w:rPr>
                <w:noProof/>
                <w:webHidden/>
              </w:rPr>
              <w:fldChar w:fldCharType="begin"/>
            </w:r>
            <w:r w:rsidR="007147FF">
              <w:rPr>
                <w:noProof/>
                <w:webHidden/>
              </w:rPr>
              <w:instrText xml:space="preserve"> PAGEREF _Toc153391938 \h </w:instrText>
            </w:r>
            <w:r w:rsidR="007147FF">
              <w:rPr>
                <w:noProof/>
                <w:webHidden/>
              </w:rPr>
            </w:r>
            <w:r w:rsidR="007147FF">
              <w:rPr>
                <w:noProof/>
                <w:webHidden/>
              </w:rPr>
              <w:fldChar w:fldCharType="separate"/>
            </w:r>
            <w:r w:rsidR="007147FF">
              <w:rPr>
                <w:noProof/>
                <w:webHidden/>
              </w:rPr>
              <w:t>14</w:t>
            </w:r>
            <w:r w:rsidR="007147FF">
              <w:rPr>
                <w:noProof/>
                <w:webHidden/>
              </w:rPr>
              <w:fldChar w:fldCharType="end"/>
            </w:r>
          </w:hyperlink>
        </w:p>
        <w:p w14:paraId="4F8F5243" w14:textId="27501786" w:rsidR="007147FF" w:rsidRDefault="00000000">
          <w:pPr>
            <w:pStyle w:val="Indholdsfortegnelse2"/>
            <w:tabs>
              <w:tab w:val="right" w:leader="dot" w:pos="9628"/>
            </w:tabs>
            <w:rPr>
              <w:rFonts w:eastAsiaTheme="minorEastAsia"/>
              <w:noProof/>
              <w:lang w:eastAsia="da-DK"/>
            </w:rPr>
          </w:pPr>
          <w:hyperlink w:anchor="_Toc153391939" w:history="1">
            <w:r w:rsidR="007147FF" w:rsidRPr="007D2BD1">
              <w:rPr>
                <w:rStyle w:val="Hyperlink"/>
                <w:noProof/>
              </w:rPr>
              <w:t>Experience map</w:t>
            </w:r>
            <w:r w:rsidR="007147FF">
              <w:rPr>
                <w:noProof/>
                <w:webHidden/>
              </w:rPr>
              <w:tab/>
            </w:r>
            <w:r w:rsidR="007147FF">
              <w:rPr>
                <w:noProof/>
                <w:webHidden/>
              </w:rPr>
              <w:fldChar w:fldCharType="begin"/>
            </w:r>
            <w:r w:rsidR="007147FF">
              <w:rPr>
                <w:noProof/>
                <w:webHidden/>
              </w:rPr>
              <w:instrText xml:space="preserve"> PAGEREF _Toc153391939 \h </w:instrText>
            </w:r>
            <w:r w:rsidR="007147FF">
              <w:rPr>
                <w:noProof/>
                <w:webHidden/>
              </w:rPr>
            </w:r>
            <w:r w:rsidR="007147FF">
              <w:rPr>
                <w:noProof/>
                <w:webHidden/>
              </w:rPr>
              <w:fldChar w:fldCharType="separate"/>
            </w:r>
            <w:r w:rsidR="007147FF">
              <w:rPr>
                <w:noProof/>
                <w:webHidden/>
              </w:rPr>
              <w:t>14</w:t>
            </w:r>
            <w:r w:rsidR="007147FF">
              <w:rPr>
                <w:noProof/>
                <w:webHidden/>
              </w:rPr>
              <w:fldChar w:fldCharType="end"/>
            </w:r>
          </w:hyperlink>
        </w:p>
        <w:p w14:paraId="4853A15E" w14:textId="041B9220" w:rsidR="007147FF" w:rsidRDefault="00000000">
          <w:pPr>
            <w:pStyle w:val="Indholdsfortegnelse2"/>
            <w:tabs>
              <w:tab w:val="right" w:leader="dot" w:pos="9628"/>
            </w:tabs>
            <w:rPr>
              <w:rFonts w:eastAsiaTheme="minorEastAsia"/>
              <w:noProof/>
              <w:lang w:eastAsia="da-DK"/>
            </w:rPr>
          </w:pPr>
          <w:hyperlink w:anchor="_Toc153391940" w:history="1">
            <w:r w:rsidR="007147FF" w:rsidRPr="007D2BD1">
              <w:rPr>
                <w:rStyle w:val="Hyperlink"/>
                <w:noProof/>
              </w:rPr>
              <w:t>Value Proposition Canvas</w:t>
            </w:r>
            <w:r w:rsidR="007147FF">
              <w:rPr>
                <w:noProof/>
                <w:webHidden/>
              </w:rPr>
              <w:tab/>
            </w:r>
            <w:r w:rsidR="007147FF">
              <w:rPr>
                <w:noProof/>
                <w:webHidden/>
              </w:rPr>
              <w:fldChar w:fldCharType="begin"/>
            </w:r>
            <w:r w:rsidR="007147FF">
              <w:rPr>
                <w:noProof/>
                <w:webHidden/>
              </w:rPr>
              <w:instrText xml:space="preserve"> PAGEREF _Toc153391940 \h </w:instrText>
            </w:r>
            <w:r w:rsidR="007147FF">
              <w:rPr>
                <w:noProof/>
                <w:webHidden/>
              </w:rPr>
            </w:r>
            <w:r w:rsidR="007147FF">
              <w:rPr>
                <w:noProof/>
                <w:webHidden/>
              </w:rPr>
              <w:fldChar w:fldCharType="separate"/>
            </w:r>
            <w:r w:rsidR="007147FF">
              <w:rPr>
                <w:noProof/>
                <w:webHidden/>
              </w:rPr>
              <w:t>16</w:t>
            </w:r>
            <w:r w:rsidR="007147FF">
              <w:rPr>
                <w:noProof/>
                <w:webHidden/>
              </w:rPr>
              <w:fldChar w:fldCharType="end"/>
            </w:r>
          </w:hyperlink>
        </w:p>
        <w:p w14:paraId="4B62627F" w14:textId="13CA3128" w:rsidR="007147FF" w:rsidRDefault="00000000">
          <w:pPr>
            <w:pStyle w:val="Indholdsfortegnelse3"/>
            <w:tabs>
              <w:tab w:val="right" w:leader="dot" w:pos="9628"/>
            </w:tabs>
            <w:rPr>
              <w:rFonts w:eastAsiaTheme="minorEastAsia"/>
              <w:noProof/>
              <w:lang w:eastAsia="da-DK"/>
            </w:rPr>
          </w:pPr>
          <w:hyperlink w:anchor="_Toc153391941" w:history="1">
            <w:r w:rsidR="007147FF" w:rsidRPr="007D2BD1">
              <w:rPr>
                <w:rStyle w:val="Hyperlink"/>
                <w:noProof/>
              </w:rPr>
              <w:t>Delkonklusion</w:t>
            </w:r>
            <w:r w:rsidR="007147FF">
              <w:rPr>
                <w:noProof/>
                <w:webHidden/>
              </w:rPr>
              <w:tab/>
            </w:r>
            <w:r w:rsidR="007147FF">
              <w:rPr>
                <w:noProof/>
                <w:webHidden/>
              </w:rPr>
              <w:fldChar w:fldCharType="begin"/>
            </w:r>
            <w:r w:rsidR="007147FF">
              <w:rPr>
                <w:noProof/>
                <w:webHidden/>
              </w:rPr>
              <w:instrText xml:space="preserve"> PAGEREF _Toc153391941 \h </w:instrText>
            </w:r>
            <w:r w:rsidR="007147FF">
              <w:rPr>
                <w:noProof/>
                <w:webHidden/>
              </w:rPr>
            </w:r>
            <w:r w:rsidR="007147FF">
              <w:rPr>
                <w:noProof/>
                <w:webHidden/>
              </w:rPr>
              <w:fldChar w:fldCharType="separate"/>
            </w:r>
            <w:r w:rsidR="007147FF">
              <w:rPr>
                <w:noProof/>
                <w:webHidden/>
              </w:rPr>
              <w:t>17</w:t>
            </w:r>
            <w:r w:rsidR="007147FF">
              <w:rPr>
                <w:noProof/>
                <w:webHidden/>
              </w:rPr>
              <w:fldChar w:fldCharType="end"/>
            </w:r>
          </w:hyperlink>
        </w:p>
        <w:p w14:paraId="186989B1" w14:textId="416DFAC6" w:rsidR="007147FF" w:rsidRDefault="00000000">
          <w:pPr>
            <w:pStyle w:val="Indholdsfortegnelse2"/>
            <w:tabs>
              <w:tab w:val="right" w:leader="dot" w:pos="9628"/>
            </w:tabs>
            <w:rPr>
              <w:rFonts w:eastAsiaTheme="minorEastAsia"/>
              <w:noProof/>
              <w:lang w:eastAsia="da-DK"/>
            </w:rPr>
          </w:pPr>
          <w:hyperlink w:anchor="_Toc153391942" w:history="1">
            <w:r w:rsidR="007147FF" w:rsidRPr="007D2BD1">
              <w:rPr>
                <w:rStyle w:val="Hyperlink"/>
                <w:noProof/>
              </w:rPr>
              <w:t>Målgruppe segmentering</w:t>
            </w:r>
            <w:r w:rsidR="007147FF">
              <w:rPr>
                <w:noProof/>
                <w:webHidden/>
              </w:rPr>
              <w:tab/>
            </w:r>
            <w:r w:rsidR="007147FF">
              <w:rPr>
                <w:noProof/>
                <w:webHidden/>
              </w:rPr>
              <w:fldChar w:fldCharType="begin"/>
            </w:r>
            <w:r w:rsidR="007147FF">
              <w:rPr>
                <w:noProof/>
                <w:webHidden/>
              </w:rPr>
              <w:instrText xml:space="preserve"> PAGEREF _Toc153391942 \h </w:instrText>
            </w:r>
            <w:r w:rsidR="007147FF">
              <w:rPr>
                <w:noProof/>
                <w:webHidden/>
              </w:rPr>
            </w:r>
            <w:r w:rsidR="007147FF">
              <w:rPr>
                <w:noProof/>
                <w:webHidden/>
              </w:rPr>
              <w:fldChar w:fldCharType="separate"/>
            </w:r>
            <w:r w:rsidR="007147FF">
              <w:rPr>
                <w:noProof/>
                <w:webHidden/>
              </w:rPr>
              <w:t>17</w:t>
            </w:r>
            <w:r w:rsidR="007147FF">
              <w:rPr>
                <w:noProof/>
                <w:webHidden/>
              </w:rPr>
              <w:fldChar w:fldCharType="end"/>
            </w:r>
          </w:hyperlink>
        </w:p>
        <w:p w14:paraId="23D3FFD4" w14:textId="13ACF327" w:rsidR="007147FF" w:rsidRDefault="00000000">
          <w:pPr>
            <w:pStyle w:val="Indholdsfortegnelse3"/>
            <w:tabs>
              <w:tab w:val="right" w:leader="dot" w:pos="9628"/>
            </w:tabs>
            <w:rPr>
              <w:rFonts w:eastAsiaTheme="minorEastAsia"/>
              <w:noProof/>
              <w:lang w:eastAsia="da-DK"/>
            </w:rPr>
          </w:pPr>
          <w:hyperlink w:anchor="_Toc153391943" w:history="1">
            <w:r w:rsidR="007147FF" w:rsidRPr="007D2BD1">
              <w:rPr>
                <w:rStyle w:val="Hyperlink"/>
                <w:rFonts w:ascii="Calibri Light" w:hAnsi="Calibri Light" w:cs="Calibri Light"/>
                <w:noProof/>
              </w:rPr>
              <w:t>Delkonklusion</w:t>
            </w:r>
            <w:r w:rsidR="007147FF">
              <w:rPr>
                <w:noProof/>
                <w:webHidden/>
              </w:rPr>
              <w:tab/>
            </w:r>
            <w:r w:rsidR="007147FF">
              <w:rPr>
                <w:noProof/>
                <w:webHidden/>
              </w:rPr>
              <w:fldChar w:fldCharType="begin"/>
            </w:r>
            <w:r w:rsidR="007147FF">
              <w:rPr>
                <w:noProof/>
                <w:webHidden/>
              </w:rPr>
              <w:instrText xml:space="preserve"> PAGEREF _Toc153391943 \h </w:instrText>
            </w:r>
            <w:r w:rsidR="007147FF">
              <w:rPr>
                <w:noProof/>
                <w:webHidden/>
              </w:rPr>
            </w:r>
            <w:r w:rsidR="007147FF">
              <w:rPr>
                <w:noProof/>
                <w:webHidden/>
              </w:rPr>
              <w:fldChar w:fldCharType="separate"/>
            </w:r>
            <w:r w:rsidR="007147FF">
              <w:rPr>
                <w:noProof/>
                <w:webHidden/>
              </w:rPr>
              <w:t>18</w:t>
            </w:r>
            <w:r w:rsidR="007147FF">
              <w:rPr>
                <w:noProof/>
                <w:webHidden/>
              </w:rPr>
              <w:fldChar w:fldCharType="end"/>
            </w:r>
          </w:hyperlink>
        </w:p>
        <w:p w14:paraId="170A2828" w14:textId="3BA5166D" w:rsidR="007147FF" w:rsidRDefault="00000000">
          <w:pPr>
            <w:pStyle w:val="Indholdsfortegnelse2"/>
            <w:tabs>
              <w:tab w:val="right" w:leader="dot" w:pos="9628"/>
            </w:tabs>
            <w:rPr>
              <w:rFonts w:eastAsiaTheme="minorEastAsia"/>
              <w:noProof/>
              <w:lang w:eastAsia="da-DK"/>
            </w:rPr>
          </w:pPr>
          <w:hyperlink w:anchor="_Toc153391944" w:history="1">
            <w:r w:rsidR="007147FF" w:rsidRPr="007D2BD1">
              <w:rPr>
                <w:rStyle w:val="Hyperlink"/>
                <w:noProof/>
              </w:rPr>
              <w:t>Tone of Voice</w:t>
            </w:r>
            <w:r w:rsidR="007147FF">
              <w:rPr>
                <w:noProof/>
                <w:webHidden/>
              </w:rPr>
              <w:tab/>
            </w:r>
            <w:r w:rsidR="007147FF">
              <w:rPr>
                <w:noProof/>
                <w:webHidden/>
              </w:rPr>
              <w:fldChar w:fldCharType="begin"/>
            </w:r>
            <w:r w:rsidR="007147FF">
              <w:rPr>
                <w:noProof/>
                <w:webHidden/>
              </w:rPr>
              <w:instrText xml:space="preserve"> PAGEREF _Toc153391944 \h </w:instrText>
            </w:r>
            <w:r w:rsidR="007147FF">
              <w:rPr>
                <w:noProof/>
                <w:webHidden/>
              </w:rPr>
            </w:r>
            <w:r w:rsidR="007147FF">
              <w:rPr>
                <w:noProof/>
                <w:webHidden/>
              </w:rPr>
              <w:fldChar w:fldCharType="separate"/>
            </w:r>
            <w:r w:rsidR="007147FF">
              <w:rPr>
                <w:noProof/>
                <w:webHidden/>
              </w:rPr>
              <w:t>20</w:t>
            </w:r>
            <w:r w:rsidR="007147FF">
              <w:rPr>
                <w:noProof/>
                <w:webHidden/>
              </w:rPr>
              <w:fldChar w:fldCharType="end"/>
            </w:r>
          </w:hyperlink>
        </w:p>
        <w:p w14:paraId="7BB34C96" w14:textId="08022533" w:rsidR="007147FF" w:rsidRDefault="00000000">
          <w:pPr>
            <w:pStyle w:val="Indholdsfortegnelse1"/>
            <w:tabs>
              <w:tab w:val="right" w:leader="dot" w:pos="9628"/>
            </w:tabs>
            <w:rPr>
              <w:rFonts w:eastAsiaTheme="minorEastAsia"/>
              <w:noProof/>
              <w:lang w:eastAsia="da-DK"/>
            </w:rPr>
          </w:pPr>
          <w:hyperlink w:anchor="_Toc153391945" w:history="1">
            <w:r w:rsidR="007147FF" w:rsidRPr="007D2BD1">
              <w:rPr>
                <w:rStyle w:val="Hyperlink"/>
                <w:noProof/>
              </w:rPr>
              <w:t>Designproces</w:t>
            </w:r>
            <w:r w:rsidR="007147FF">
              <w:rPr>
                <w:noProof/>
                <w:webHidden/>
              </w:rPr>
              <w:tab/>
            </w:r>
            <w:r w:rsidR="007147FF">
              <w:rPr>
                <w:noProof/>
                <w:webHidden/>
              </w:rPr>
              <w:fldChar w:fldCharType="begin"/>
            </w:r>
            <w:r w:rsidR="007147FF">
              <w:rPr>
                <w:noProof/>
                <w:webHidden/>
              </w:rPr>
              <w:instrText xml:space="preserve"> PAGEREF _Toc153391945 \h </w:instrText>
            </w:r>
            <w:r w:rsidR="007147FF">
              <w:rPr>
                <w:noProof/>
                <w:webHidden/>
              </w:rPr>
            </w:r>
            <w:r w:rsidR="007147FF">
              <w:rPr>
                <w:noProof/>
                <w:webHidden/>
              </w:rPr>
              <w:fldChar w:fldCharType="separate"/>
            </w:r>
            <w:r w:rsidR="007147FF">
              <w:rPr>
                <w:noProof/>
                <w:webHidden/>
              </w:rPr>
              <w:t>21</w:t>
            </w:r>
            <w:r w:rsidR="007147FF">
              <w:rPr>
                <w:noProof/>
                <w:webHidden/>
              </w:rPr>
              <w:fldChar w:fldCharType="end"/>
            </w:r>
          </w:hyperlink>
        </w:p>
        <w:p w14:paraId="288E1054" w14:textId="7FD2B791" w:rsidR="007147FF" w:rsidRDefault="00000000">
          <w:pPr>
            <w:pStyle w:val="Indholdsfortegnelse2"/>
            <w:tabs>
              <w:tab w:val="right" w:leader="dot" w:pos="9628"/>
            </w:tabs>
            <w:rPr>
              <w:rFonts w:eastAsiaTheme="minorEastAsia"/>
              <w:noProof/>
              <w:lang w:eastAsia="da-DK"/>
            </w:rPr>
          </w:pPr>
          <w:hyperlink w:anchor="_Toc153391946" w:history="1">
            <w:r w:rsidR="007147FF" w:rsidRPr="007D2BD1">
              <w:rPr>
                <w:rStyle w:val="Hyperlink"/>
                <w:noProof/>
              </w:rPr>
              <w:t>Design mindmap</w:t>
            </w:r>
            <w:r w:rsidR="007147FF">
              <w:rPr>
                <w:noProof/>
                <w:webHidden/>
              </w:rPr>
              <w:tab/>
            </w:r>
            <w:r w:rsidR="007147FF">
              <w:rPr>
                <w:noProof/>
                <w:webHidden/>
              </w:rPr>
              <w:fldChar w:fldCharType="begin"/>
            </w:r>
            <w:r w:rsidR="007147FF">
              <w:rPr>
                <w:noProof/>
                <w:webHidden/>
              </w:rPr>
              <w:instrText xml:space="preserve"> PAGEREF _Toc153391946 \h </w:instrText>
            </w:r>
            <w:r w:rsidR="007147FF">
              <w:rPr>
                <w:noProof/>
                <w:webHidden/>
              </w:rPr>
            </w:r>
            <w:r w:rsidR="007147FF">
              <w:rPr>
                <w:noProof/>
                <w:webHidden/>
              </w:rPr>
              <w:fldChar w:fldCharType="separate"/>
            </w:r>
            <w:r w:rsidR="007147FF">
              <w:rPr>
                <w:noProof/>
                <w:webHidden/>
              </w:rPr>
              <w:t>21</w:t>
            </w:r>
            <w:r w:rsidR="007147FF">
              <w:rPr>
                <w:noProof/>
                <w:webHidden/>
              </w:rPr>
              <w:fldChar w:fldCharType="end"/>
            </w:r>
          </w:hyperlink>
        </w:p>
        <w:p w14:paraId="6D15277A" w14:textId="0C9E67C6" w:rsidR="007147FF" w:rsidRDefault="00000000">
          <w:pPr>
            <w:pStyle w:val="Indholdsfortegnelse2"/>
            <w:tabs>
              <w:tab w:val="right" w:leader="dot" w:pos="9628"/>
            </w:tabs>
            <w:rPr>
              <w:rFonts w:eastAsiaTheme="minorEastAsia"/>
              <w:noProof/>
              <w:lang w:eastAsia="da-DK"/>
            </w:rPr>
          </w:pPr>
          <w:hyperlink w:anchor="_Toc153391947" w:history="1">
            <w:r w:rsidR="007147FF" w:rsidRPr="007D2BD1">
              <w:rPr>
                <w:rStyle w:val="Hyperlink"/>
                <w:noProof/>
              </w:rPr>
              <w:t>Moodboard og styletile</w:t>
            </w:r>
            <w:r w:rsidR="007147FF">
              <w:rPr>
                <w:noProof/>
                <w:webHidden/>
              </w:rPr>
              <w:tab/>
            </w:r>
            <w:r w:rsidR="007147FF">
              <w:rPr>
                <w:noProof/>
                <w:webHidden/>
              </w:rPr>
              <w:fldChar w:fldCharType="begin"/>
            </w:r>
            <w:r w:rsidR="007147FF">
              <w:rPr>
                <w:noProof/>
                <w:webHidden/>
              </w:rPr>
              <w:instrText xml:space="preserve"> PAGEREF _Toc153391947 \h </w:instrText>
            </w:r>
            <w:r w:rsidR="007147FF">
              <w:rPr>
                <w:noProof/>
                <w:webHidden/>
              </w:rPr>
            </w:r>
            <w:r w:rsidR="007147FF">
              <w:rPr>
                <w:noProof/>
                <w:webHidden/>
              </w:rPr>
              <w:fldChar w:fldCharType="separate"/>
            </w:r>
            <w:r w:rsidR="007147FF">
              <w:rPr>
                <w:noProof/>
                <w:webHidden/>
              </w:rPr>
              <w:t>22</w:t>
            </w:r>
            <w:r w:rsidR="007147FF">
              <w:rPr>
                <w:noProof/>
                <w:webHidden/>
              </w:rPr>
              <w:fldChar w:fldCharType="end"/>
            </w:r>
          </w:hyperlink>
        </w:p>
        <w:p w14:paraId="5F985FAA" w14:textId="37558D5E" w:rsidR="007147FF" w:rsidRDefault="00000000">
          <w:pPr>
            <w:pStyle w:val="Indholdsfortegnelse2"/>
            <w:tabs>
              <w:tab w:val="right" w:leader="dot" w:pos="9628"/>
            </w:tabs>
            <w:rPr>
              <w:rFonts w:eastAsiaTheme="minorEastAsia"/>
              <w:noProof/>
              <w:lang w:eastAsia="da-DK"/>
            </w:rPr>
          </w:pPr>
          <w:hyperlink w:anchor="_Toc153391948" w:history="1">
            <w:r w:rsidR="007147FF" w:rsidRPr="007D2BD1">
              <w:rPr>
                <w:rStyle w:val="Hyperlink"/>
                <w:noProof/>
              </w:rPr>
              <w:t>Skitser</w:t>
            </w:r>
            <w:r w:rsidR="007147FF">
              <w:rPr>
                <w:noProof/>
                <w:webHidden/>
              </w:rPr>
              <w:tab/>
            </w:r>
            <w:r w:rsidR="007147FF">
              <w:rPr>
                <w:noProof/>
                <w:webHidden/>
              </w:rPr>
              <w:fldChar w:fldCharType="begin"/>
            </w:r>
            <w:r w:rsidR="007147FF">
              <w:rPr>
                <w:noProof/>
                <w:webHidden/>
              </w:rPr>
              <w:instrText xml:space="preserve"> PAGEREF _Toc153391948 \h </w:instrText>
            </w:r>
            <w:r w:rsidR="007147FF">
              <w:rPr>
                <w:noProof/>
                <w:webHidden/>
              </w:rPr>
            </w:r>
            <w:r w:rsidR="007147FF">
              <w:rPr>
                <w:noProof/>
                <w:webHidden/>
              </w:rPr>
              <w:fldChar w:fldCharType="separate"/>
            </w:r>
            <w:r w:rsidR="007147FF">
              <w:rPr>
                <w:noProof/>
                <w:webHidden/>
              </w:rPr>
              <w:t>23</w:t>
            </w:r>
            <w:r w:rsidR="007147FF">
              <w:rPr>
                <w:noProof/>
                <w:webHidden/>
              </w:rPr>
              <w:fldChar w:fldCharType="end"/>
            </w:r>
          </w:hyperlink>
        </w:p>
        <w:p w14:paraId="739AEFC5" w14:textId="3540E196" w:rsidR="007147FF" w:rsidRDefault="00000000">
          <w:pPr>
            <w:pStyle w:val="Indholdsfortegnelse2"/>
            <w:tabs>
              <w:tab w:val="right" w:leader="dot" w:pos="9628"/>
            </w:tabs>
            <w:rPr>
              <w:rFonts w:eastAsiaTheme="minorEastAsia"/>
              <w:noProof/>
              <w:lang w:eastAsia="da-DK"/>
            </w:rPr>
          </w:pPr>
          <w:hyperlink w:anchor="_Toc153391949" w:history="1">
            <w:r w:rsidR="007147FF" w:rsidRPr="007D2BD1">
              <w:rPr>
                <w:rStyle w:val="Hyperlink"/>
                <w:noProof/>
              </w:rPr>
              <w:t>Inspirationskilder</w:t>
            </w:r>
            <w:r w:rsidR="007147FF">
              <w:rPr>
                <w:noProof/>
                <w:webHidden/>
              </w:rPr>
              <w:tab/>
            </w:r>
            <w:r w:rsidR="007147FF">
              <w:rPr>
                <w:noProof/>
                <w:webHidden/>
              </w:rPr>
              <w:fldChar w:fldCharType="begin"/>
            </w:r>
            <w:r w:rsidR="007147FF">
              <w:rPr>
                <w:noProof/>
                <w:webHidden/>
              </w:rPr>
              <w:instrText xml:space="preserve"> PAGEREF _Toc153391949 \h </w:instrText>
            </w:r>
            <w:r w:rsidR="007147FF">
              <w:rPr>
                <w:noProof/>
                <w:webHidden/>
              </w:rPr>
            </w:r>
            <w:r w:rsidR="007147FF">
              <w:rPr>
                <w:noProof/>
                <w:webHidden/>
              </w:rPr>
              <w:fldChar w:fldCharType="separate"/>
            </w:r>
            <w:r w:rsidR="007147FF">
              <w:rPr>
                <w:noProof/>
                <w:webHidden/>
              </w:rPr>
              <w:t>24</w:t>
            </w:r>
            <w:r w:rsidR="007147FF">
              <w:rPr>
                <w:noProof/>
                <w:webHidden/>
              </w:rPr>
              <w:fldChar w:fldCharType="end"/>
            </w:r>
          </w:hyperlink>
        </w:p>
        <w:p w14:paraId="19ED51CE" w14:textId="0B5CD5E0" w:rsidR="007147FF" w:rsidRDefault="00000000">
          <w:pPr>
            <w:pStyle w:val="Indholdsfortegnelse2"/>
            <w:tabs>
              <w:tab w:val="right" w:leader="dot" w:pos="9628"/>
            </w:tabs>
            <w:rPr>
              <w:rFonts w:eastAsiaTheme="minorEastAsia"/>
              <w:noProof/>
              <w:lang w:eastAsia="da-DK"/>
            </w:rPr>
          </w:pPr>
          <w:hyperlink w:anchor="_Toc153391950" w:history="1">
            <w:r w:rsidR="007147FF" w:rsidRPr="007D2BD1">
              <w:rPr>
                <w:rStyle w:val="Hyperlink"/>
                <w:noProof/>
              </w:rPr>
              <w:t>Wireframes og mockups</w:t>
            </w:r>
            <w:r w:rsidR="007147FF">
              <w:rPr>
                <w:noProof/>
                <w:webHidden/>
              </w:rPr>
              <w:tab/>
            </w:r>
            <w:r w:rsidR="007147FF">
              <w:rPr>
                <w:noProof/>
                <w:webHidden/>
              </w:rPr>
              <w:fldChar w:fldCharType="begin"/>
            </w:r>
            <w:r w:rsidR="007147FF">
              <w:rPr>
                <w:noProof/>
                <w:webHidden/>
              </w:rPr>
              <w:instrText xml:space="preserve"> PAGEREF _Toc153391950 \h </w:instrText>
            </w:r>
            <w:r w:rsidR="007147FF">
              <w:rPr>
                <w:noProof/>
                <w:webHidden/>
              </w:rPr>
            </w:r>
            <w:r w:rsidR="007147FF">
              <w:rPr>
                <w:noProof/>
                <w:webHidden/>
              </w:rPr>
              <w:fldChar w:fldCharType="separate"/>
            </w:r>
            <w:r w:rsidR="007147FF">
              <w:rPr>
                <w:noProof/>
                <w:webHidden/>
              </w:rPr>
              <w:t>26</w:t>
            </w:r>
            <w:r w:rsidR="007147FF">
              <w:rPr>
                <w:noProof/>
                <w:webHidden/>
              </w:rPr>
              <w:fldChar w:fldCharType="end"/>
            </w:r>
          </w:hyperlink>
        </w:p>
        <w:p w14:paraId="4067FB6A" w14:textId="6A35C751" w:rsidR="007147FF" w:rsidRDefault="00000000">
          <w:pPr>
            <w:pStyle w:val="Indholdsfortegnelse2"/>
            <w:tabs>
              <w:tab w:val="right" w:leader="dot" w:pos="9628"/>
            </w:tabs>
            <w:rPr>
              <w:rFonts w:eastAsiaTheme="minorEastAsia"/>
              <w:noProof/>
              <w:lang w:eastAsia="da-DK"/>
            </w:rPr>
          </w:pPr>
          <w:hyperlink w:anchor="_Toc153391951" w:history="1">
            <w:r w:rsidR="007147FF" w:rsidRPr="007D2BD1">
              <w:rPr>
                <w:rStyle w:val="Hyperlink"/>
                <w:noProof/>
              </w:rPr>
              <w:t>Video, lyd, billeder og animation</w:t>
            </w:r>
            <w:r w:rsidR="007147FF">
              <w:rPr>
                <w:noProof/>
                <w:webHidden/>
              </w:rPr>
              <w:tab/>
            </w:r>
            <w:r w:rsidR="007147FF">
              <w:rPr>
                <w:noProof/>
                <w:webHidden/>
              </w:rPr>
              <w:fldChar w:fldCharType="begin"/>
            </w:r>
            <w:r w:rsidR="007147FF">
              <w:rPr>
                <w:noProof/>
                <w:webHidden/>
              </w:rPr>
              <w:instrText xml:space="preserve"> PAGEREF _Toc153391951 \h </w:instrText>
            </w:r>
            <w:r w:rsidR="007147FF">
              <w:rPr>
                <w:noProof/>
                <w:webHidden/>
              </w:rPr>
            </w:r>
            <w:r w:rsidR="007147FF">
              <w:rPr>
                <w:noProof/>
                <w:webHidden/>
              </w:rPr>
              <w:fldChar w:fldCharType="separate"/>
            </w:r>
            <w:r w:rsidR="007147FF">
              <w:rPr>
                <w:noProof/>
                <w:webHidden/>
              </w:rPr>
              <w:t>28</w:t>
            </w:r>
            <w:r w:rsidR="007147FF">
              <w:rPr>
                <w:noProof/>
                <w:webHidden/>
              </w:rPr>
              <w:fldChar w:fldCharType="end"/>
            </w:r>
          </w:hyperlink>
        </w:p>
        <w:p w14:paraId="7024F875" w14:textId="77A37AA4" w:rsidR="007147FF" w:rsidRDefault="00000000">
          <w:pPr>
            <w:pStyle w:val="Indholdsfortegnelse2"/>
            <w:tabs>
              <w:tab w:val="right" w:leader="dot" w:pos="9628"/>
            </w:tabs>
            <w:rPr>
              <w:rFonts w:eastAsiaTheme="minorEastAsia"/>
              <w:noProof/>
              <w:lang w:eastAsia="da-DK"/>
            </w:rPr>
          </w:pPr>
          <w:hyperlink w:anchor="_Toc153391952" w:history="1">
            <w:r w:rsidR="007147FF" w:rsidRPr="007D2BD1">
              <w:rPr>
                <w:rStyle w:val="Hyperlink"/>
                <w:noProof/>
              </w:rPr>
              <w:t>Designmanual (kan revurderes)</w:t>
            </w:r>
            <w:r w:rsidR="007147FF">
              <w:rPr>
                <w:noProof/>
                <w:webHidden/>
              </w:rPr>
              <w:tab/>
            </w:r>
            <w:r w:rsidR="007147FF">
              <w:rPr>
                <w:noProof/>
                <w:webHidden/>
              </w:rPr>
              <w:fldChar w:fldCharType="begin"/>
            </w:r>
            <w:r w:rsidR="007147FF">
              <w:rPr>
                <w:noProof/>
                <w:webHidden/>
              </w:rPr>
              <w:instrText xml:space="preserve"> PAGEREF _Toc153391952 \h </w:instrText>
            </w:r>
            <w:r w:rsidR="007147FF">
              <w:rPr>
                <w:noProof/>
                <w:webHidden/>
              </w:rPr>
            </w:r>
            <w:r w:rsidR="007147FF">
              <w:rPr>
                <w:noProof/>
                <w:webHidden/>
              </w:rPr>
              <w:fldChar w:fldCharType="separate"/>
            </w:r>
            <w:r w:rsidR="007147FF">
              <w:rPr>
                <w:noProof/>
                <w:webHidden/>
              </w:rPr>
              <w:t>29</w:t>
            </w:r>
            <w:r w:rsidR="007147FF">
              <w:rPr>
                <w:noProof/>
                <w:webHidden/>
              </w:rPr>
              <w:fldChar w:fldCharType="end"/>
            </w:r>
          </w:hyperlink>
        </w:p>
        <w:p w14:paraId="555C905F" w14:textId="342B6786" w:rsidR="007147FF" w:rsidRDefault="00000000">
          <w:pPr>
            <w:pStyle w:val="Indholdsfortegnelse1"/>
            <w:tabs>
              <w:tab w:val="right" w:leader="dot" w:pos="9628"/>
            </w:tabs>
            <w:rPr>
              <w:rFonts w:eastAsiaTheme="minorEastAsia"/>
              <w:noProof/>
              <w:lang w:eastAsia="da-DK"/>
            </w:rPr>
          </w:pPr>
          <w:hyperlink w:anchor="_Toc153391953" w:history="1">
            <w:r w:rsidR="007147FF" w:rsidRPr="007D2BD1">
              <w:rPr>
                <w:rStyle w:val="Hyperlink"/>
                <w:noProof/>
              </w:rPr>
              <w:t>Programmering</w:t>
            </w:r>
            <w:r w:rsidR="007147FF">
              <w:rPr>
                <w:noProof/>
                <w:webHidden/>
              </w:rPr>
              <w:tab/>
            </w:r>
            <w:r w:rsidR="007147FF">
              <w:rPr>
                <w:noProof/>
                <w:webHidden/>
              </w:rPr>
              <w:fldChar w:fldCharType="begin"/>
            </w:r>
            <w:r w:rsidR="007147FF">
              <w:rPr>
                <w:noProof/>
                <w:webHidden/>
              </w:rPr>
              <w:instrText xml:space="preserve"> PAGEREF _Toc153391953 \h </w:instrText>
            </w:r>
            <w:r w:rsidR="007147FF">
              <w:rPr>
                <w:noProof/>
                <w:webHidden/>
              </w:rPr>
            </w:r>
            <w:r w:rsidR="007147FF">
              <w:rPr>
                <w:noProof/>
                <w:webHidden/>
              </w:rPr>
              <w:fldChar w:fldCharType="separate"/>
            </w:r>
            <w:r w:rsidR="007147FF">
              <w:rPr>
                <w:noProof/>
                <w:webHidden/>
              </w:rPr>
              <w:t>30</w:t>
            </w:r>
            <w:r w:rsidR="007147FF">
              <w:rPr>
                <w:noProof/>
                <w:webHidden/>
              </w:rPr>
              <w:fldChar w:fldCharType="end"/>
            </w:r>
          </w:hyperlink>
        </w:p>
        <w:p w14:paraId="5B1B6DB1" w14:textId="1C5F7E05" w:rsidR="007147FF" w:rsidRDefault="00000000">
          <w:pPr>
            <w:pStyle w:val="Indholdsfortegnelse1"/>
            <w:tabs>
              <w:tab w:val="right" w:leader="dot" w:pos="9628"/>
            </w:tabs>
            <w:rPr>
              <w:rFonts w:eastAsiaTheme="minorEastAsia"/>
              <w:noProof/>
              <w:lang w:eastAsia="da-DK"/>
            </w:rPr>
          </w:pPr>
          <w:hyperlink w:anchor="_Toc153391954" w:history="1">
            <w:r w:rsidR="007147FF" w:rsidRPr="007D2BD1">
              <w:rPr>
                <w:rStyle w:val="Hyperlink"/>
                <w:noProof/>
              </w:rPr>
              <w:t>Konklusion</w:t>
            </w:r>
            <w:r w:rsidR="007147FF">
              <w:rPr>
                <w:noProof/>
                <w:webHidden/>
              </w:rPr>
              <w:tab/>
            </w:r>
            <w:r w:rsidR="007147FF">
              <w:rPr>
                <w:noProof/>
                <w:webHidden/>
              </w:rPr>
              <w:fldChar w:fldCharType="begin"/>
            </w:r>
            <w:r w:rsidR="007147FF">
              <w:rPr>
                <w:noProof/>
                <w:webHidden/>
              </w:rPr>
              <w:instrText xml:space="preserve"> PAGEREF _Toc153391954 \h </w:instrText>
            </w:r>
            <w:r w:rsidR="007147FF">
              <w:rPr>
                <w:noProof/>
                <w:webHidden/>
              </w:rPr>
            </w:r>
            <w:r w:rsidR="007147FF">
              <w:rPr>
                <w:noProof/>
                <w:webHidden/>
              </w:rPr>
              <w:fldChar w:fldCharType="separate"/>
            </w:r>
            <w:r w:rsidR="007147FF">
              <w:rPr>
                <w:noProof/>
                <w:webHidden/>
              </w:rPr>
              <w:t>33</w:t>
            </w:r>
            <w:r w:rsidR="007147FF">
              <w:rPr>
                <w:noProof/>
                <w:webHidden/>
              </w:rPr>
              <w:fldChar w:fldCharType="end"/>
            </w:r>
          </w:hyperlink>
        </w:p>
        <w:p w14:paraId="464C0FB1" w14:textId="69FF4F4F" w:rsidR="007147FF" w:rsidRDefault="00000000">
          <w:pPr>
            <w:pStyle w:val="Indholdsfortegnelse1"/>
            <w:tabs>
              <w:tab w:val="right" w:leader="dot" w:pos="9628"/>
            </w:tabs>
            <w:rPr>
              <w:rFonts w:eastAsiaTheme="minorEastAsia"/>
              <w:noProof/>
              <w:lang w:eastAsia="da-DK"/>
            </w:rPr>
          </w:pPr>
          <w:hyperlink w:anchor="_Toc153391955" w:history="1">
            <w:r w:rsidR="007147FF" w:rsidRPr="007D2BD1">
              <w:rPr>
                <w:rStyle w:val="Hyperlink"/>
                <w:noProof/>
              </w:rPr>
              <w:t>Referenceliste</w:t>
            </w:r>
            <w:r w:rsidR="007147FF">
              <w:rPr>
                <w:noProof/>
                <w:webHidden/>
              </w:rPr>
              <w:tab/>
            </w:r>
            <w:r w:rsidR="007147FF">
              <w:rPr>
                <w:noProof/>
                <w:webHidden/>
              </w:rPr>
              <w:fldChar w:fldCharType="begin"/>
            </w:r>
            <w:r w:rsidR="007147FF">
              <w:rPr>
                <w:noProof/>
                <w:webHidden/>
              </w:rPr>
              <w:instrText xml:space="preserve"> PAGEREF _Toc153391955 \h </w:instrText>
            </w:r>
            <w:r w:rsidR="007147FF">
              <w:rPr>
                <w:noProof/>
                <w:webHidden/>
              </w:rPr>
            </w:r>
            <w:r w:rsidR="007147FF">
              <w:rPr>
                <w:noProof/>
                <w:webHidden/>
              </w:rPr>
              <w:fldChar w:fldCharType="separate"/>
            </w:r>
            <w:r w:rsidR="007147FF">
              <w:rPr>
                <w:noProof/>
                <w:webHidden/>
              </w:rPr>
              <w:t>34</w:t>
            </w:r>
            <w:r w:rsidR="007147FF">
              <w:rPr>
                <w:noProof/>
                <w:webHidden/>
              </w:rPr>
              <w:fldChar w:fldCharType="end"/>
            </w:r>
          </w:hyperlink>
        </w:p>
        <w:p w14:paraId="6F02E4D2" w14:textId="32B97EEC" w:rsidR="007147FF" w:rsidRDefault="00000000">
          <w:pPr>
            <w:pStyle w:val="Indholdsfortegnelse1"/>
            <w:tabs>
              <w:tab w:val="right" w:leader="dot" w:pos="9628"/>
            </w:tabs>
            <w:rPr>
              <w:rFonts w:eastAsiaTheme="minorEastAsia"/>
              <w:noProof/>
              <w:lang w:eastAsia="da-DK"/>
            </w:rPr>
          </w:pPr>
          <w:hyperlink w:anchor="_Toc153391956" w:history="1">
            <w:r w:rsidR="007147FF" w:rsidRPr="007D2BD1">
              <w:rPr>
                <w:rStyle w:val="Hyperlink"/>
                <w:noProof/>
              </w:rPr>
              <w:t>Bilag</w:t>
            </w:r>
            <w:r w:rsidR="007147FF">
              <w:rPr>
                <w:noProof/>
                <w:webHidden/>
              </w:rPr>
              <w:tab/>
            </w:r>
            <w:r w:rsidR="007147FF">
              <w:rPr>
                <w:noProof/>
                <w:webHidden/>
              </w:rPr>
              <w:fldChar w:fldCharType="begin"/>
            </w:r>
            <w:r w:rsidR="007147FF">
              <w:rPr>
                <w:noProof/>
                <w:webHidden/>
              </w:rPr>
              <w:instrText xml:space="preserve"> PAGEREF _Toc153391956 \h </w:instrText>
            </w:r>
            <w:r w:rsidR="007147FF">
              <w:rPr>
                <w:noProof/>
                <w:webHidden/>
              </w:rPr>
            </w:r>
            <w:r w:rsidR="007147FF">
              <w:rPr>
                <w:noProof/>
                <w:webHidden/>
              </w:rPr>
              <w:fldChar w:fldCharType="separate"/>
            </w:r>
            <w:r w:rsidR="007147FF">
              <w:rPr>
                <w:noProof/>
                <w:webHidden/>
              </w:rPr>
              <w:t>37</w:t>
            </w:r>
            <w:r w:rsidR="007147FF">
              <w:rPr>
                <w:noProof/>
                <w:webHidden/>
              </w:rPr>
              <w:fldChar w:fldCharType="end"/>
            </w:r>
          </w:hyperlink>
        </w:p>
        <w:p w14:paraId="25D6F950" w14:textId="5D113F3A" w:rsidR="003B1496" w:rsidRDefault="0047214B" w:rsidP="76D62C48">
          <w:pPr>
            <w:pStyle w:val="Indholdsfortegnelse1"/>
            <w:tabs>
              <w:tab w:val="right" w:leader="dot" w:pos="9630"/>
            </w:tabs>
            <w:rPr>
              <w:rStyle w:val="Hyperlink"/>
              <w:noProof/>
              <w:lang w:eastAsia="da-DK"/>
            </w:rPr>
          </w:pPr>
          <w:r>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Overskrift1"/>
      </w:pPr>
      <w:bookmarkStart w:id="11" w:name="_Toc152312326"/>
      <w:bookmarkStart w:id="12" w:name="_Toc153391929"/>
      <w:r>
        <w:lastRenderedPageBreak/>
        <w:t>Indledning</w:t>
      </w:r>
      <w:bookmarkEnd w:id="11"/>
      <w:bookmarkEnd w:id="12"/>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3" w:name="_Toc152312327"/>
      <w:bookmarkStart w:id="14" w:name="_Toc153391930"/>
      <w:r>
        <w:lastRenderedPageBreak/>
        <w:t>Projektstyring</w:t>
      </w:r>
      <w:bookmarkStart w:id="15" w:name="_Toc151967197"/>
      <w:bookmarkEnd w:id="13"/>
      <w:bookmarkEnd w:id="14"/>
      <w:r>
        <w:t xml:space="preserve"> </w:t>
      </w:r>
    </w:p>
    <w:p w14:paraId="1B7ED161" w14:textId="70FBB0E7" w:rsidR="00380A6D" w:rsidRPr="00C14C11" w:rsidRDefault="00380A6D" w:rsidP="00F0612A">
      <w:pPr>
        <w:spacing w:line="360" w:lineRule="auto"/>
        <w:rPr>
          <w:sz w:val="18"/>
          <w:szCs w:val="18"/>
        </w:rPr>
      </w:pPr>
      <w:r w:rsidRPr="00C14C11">
        <w:rPr>
          <w:sz w:val="18"/>
          <w:szCs w:val="18"/>
        </w:rPr>
        <w:t>- af Charlotte Xenia Nørgaard</w:t>
      </w:r>
      <w:bookmarkEnd w:id="15"/>
    </w:p>
    <w:p w14:paraId="26B14DB0" w14:textId="23D66112"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01C7B033" w:rsidR="00380A6D" w:rsidRDefault="00380A6D" w:rsidP="00F0612A">
      <w:pPr>
        <w:spacing w:line="360" w:lineRule="auto"/>
      </w:pPr>
      <w:r>
        <w:t xml:space="preserve">Til projektet er der anvendt Trello samt Planyway udvidelsen som projektstyring. Trello er brugt til at skabe overblik over projektets delopgaver, hvor Planyway har hjulpet med at skabe overblik over den tid, som har været til rådighed. </w:t>
      </w:r>
    </w:p>
    <w:p w14:paraId="22ABE230" w14:textId="005DB77D" w:rsidR="0076783E" w:rsidRDefault="0076783E" w:rsidP="00EE4C70">
      <w:pPr>
        <w:keepNext/>
        <w:spacing w:line="360" w:lineRule="auto"/>
        <w:rPr>
          <w:rFonts w:ascii="Arial" w:hAnsi="Arial" w:cs="Arial"/>
          <w:noProof/>
          <w:sz w:val="20"/>
          <w:szCs w:val="20"/>
        </w:rPr>
      </w:pPr>
      <w:r>
        <w:rPr>
          <w:noProof/>
        </w:rPr>
        <mc:AlternateContent>
          <mc:Choice Requires="wps">
            <w:drawing>
              <wp:anchor distT="0" distB="0" distL="114300" distR="114300" simplePos="0" relativeHeight="251658242" behindDoc="1" locked="0" layoutInCell="1" allowOverlap="1" wp14:anchorId="7CEEBFED" wp14:editId="693857E9">
                <wp:simplePos x="0" y="0"/>
                <wp:positionH relativeFrom="column">
                  <wp:posOffset>23267</wp:posOffset>
                </wp:positionH>
                <wp:positionV relativeFrom="paragraph">
                  <wp:posOffset>2330450</wp:posOffset>
                </wp:positionV>
                <wp:extent cx="3136265" cy="131445"/>
                <wp:effectExtent l="0" t="0" r="6985" b="1905"/>
                <wp:wrapTight wrapText="bothSides">
                  <wp:wrapPolygon edited="0">
                    <wp:start x="0" y="0"/>
                    <wp:lineTo x="0" y="18783"/>
                    <wp:lineTo x="21517" y="18783"/>
                    <wp:lineTo x="21517" y="0"/>
                    <wp:lineTo x="0" y="0"/>
                  </wp:wrapPolygon>
                </wp:wrapTight>
                <wp:docPr id="685415042" name="Tekstfelt 685415042"/>
                <wp:cNvGraphicFramePr/>
                <a:graphic xmlns:a="http://schemas.openxmlformats.org/drawingml/2006/main">
                  <a:graphicData uri="http://schemas.microsoft.com/office/word/2010/wordprocessingShape">
                    <wps:wsp>
                      <wps:cNvSpPr txBox="1"/>
                      <wps:spPr>
                        <a:xfrm>
                          <a:off x="0" y="0"/>
                          <a:ext cx="3136265" cy="131445"/>
                        </a:xfrm>
                        <a:prstGeom prst="rect">
                          <a:avLst/>
                        </a:prstGeom>
                        <a:solidFill>
                          <a:prstClr val="white"/>
                        </a:solidFill>
                        <a:ln>
                          <a:noFill/>
                        </a:ln>
                      </wps:spPr>
                      <wps:txbx>
                        <w:txbxContent>
                          <w:p w14:paraId="1163C209" w14:textId="4D2B345E" w:rsidR="003F0C6B" w:rsidRPr="00853AEA" w:rsidRDefault="003F0C6B" w:rsidP="003F0C6B">
                            <w:pPr>
                              <w:pStyle w:val="Billedtekst"/>
                              <w:rPr>
                                <w:rFonts w:ascii="Arial" w:hAnsi="Arial" w:cs="Arial"/>
                                <w:noProof/>
                                <w:sz w:val="20"/>
                                <w:szCs w:val="20"/>
                              </w:rPr>
                            </w:pPr>
                            <w:r>
                              <w:t xml:space="preserve">Figur </w:t>
                            </w:r>
                            <w:fldSimple w:instr=" SEQ Figur \* ARABIC ">
                              <w:r w:rsidR="00910A74">
                                <w:rPr>
                                  <w:noProof/>
                                </w:rPr>
                                <w:t>1</w:t>
                              </w:r>
                            </w:fldSimple>
                            <w:r>
                              <w:t xml:space="preserve"> - Udsnit af tidspl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EBFED" id="Tekstfelt 685415042" o:spid="_x0000_s1028" type="#_x0000_t202" style="position:absolute;margin-left:1.85pt;margin-top:183.5pt;width:246.95pt;height:10.35pt;z-index:-25165823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" stroked="f">
                <v:textbox inset="0,0,0,0">
                  <w:txbxContent>
                    <w:p w14:paraId="1163C209" w14:textId="4D2B345E" w:rsidR="003F0C6B" w:rsidRPr="00853AEA" w:rsidRDefault="003F0C6B" w:rsidP="003F0C6B">
                      <w:pPr>
                        <w:pStyle w:val="Billedtekst"/>
                        <w:rPr>
                          <w:rFonts w:ascii="Arial" w:hAnsi="Arial" w:cs="Arial"/>
                          <w:noProof/>
                          <w:sz w:val="20"/>
                          <w:szCs w:val="20"/>
                        </w:rPr>
                      </w:pPr>
                      <w:r>
                        <w:t xml:space="preserve">Figur </w:t>
                      </w:r>
                      <w:fldSimple w:instr=" SEQ Figur \* ARABIC ">
                        <w:r w:rsidR="00910A74">
                          <w:rPr>
                            <w:noProof/>
                          </w:rPr>
                          <w:t>1</w:t>
                        </w:r>
                      </w:fldSimple>
                      <w:r>
                        <w:t xml:space="preserve"> - Udsnit af tidsplan</w:t>
                      </w:r>
                    </w:p>
                  </w:txbxContent>
                </v:textbox>
                <w10:wrap type="tight"/>
              </v:shape>
            </w:pict>
          </mc:Fallback>
        </mc:AlternateContent>
      </w:r>
      <w:r w:rsidR="00380A6D">
        <w:t xml:space="preserve">Planen er løbende blevet rettet til efter behov. Et eksempel på ændringer har været, at de planlagte interviews med kunden er blevet flyttet. Udsnit af tidsplanen kan ses i </w:t>
      </w:r>
      <w:r w:rsidR="00380A6D">
        <w:rPr>
          <w:i/>
          <w:iCs/>
        </w:rPr>
        <w:t xml:space="preserve">Figur 1 </w:t>
      </w:r>
      <w:r w:rsidR="00380A6D">
        <w:t xml:space="preserve">den fulde tidsplan kan ses i </w:t>
      </w:r>
      <w:r w:rsidR="00380A6D">
        <w:rPr>
          <w:i/>
          <w:iCs/>
        </w:rPr>
        <w:t>Bilag 2.1 – Tidsplan.</w:t>
      </w:r>
      <w:r w:rsidR="0090071A" w:rsidRPr="0090071A">
        <w:rPr>
          <w:rFonts w:ascii="Arial" w:hAnsi="Arial" w:cs="Arial"/>
          <w:noProof/>
          <w:sz w:val="20"/>
          <w:szCs w:val="20"/>
        </w:rPr>
        <w:t xml:space="preserve"> </w:t>
      </w:r>
      <w:r>
        <w:rPr>
          <w:rFonts w:ascii="Arial" w:hAnsi="Arial" w:cs="Arial"/>
          <w:noProof/>
          <w:sz w:val="20"/>
          <w:szCs w:val="20"/>
        </w:rPr>
        <w:drawing>
          <wp:inline distT="0" distB="0" distL="0" distR="0" wp14:anchorId="5F3C4260" wp14:editId="714B65C0">
            <wp:extent cx="6120130" cy="1534314"/>
            <wp:effectExtent l="0" t="0" r="0" b="8890"/>
            <wp:docPr id="676066804" name="Billede 67606680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Imag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1097"/>
                    <a:stretch/>
                  </pic:blipFill>
                  <pic:spPr bwMode="auto">
                    <a:xfrm>
                      <a:off x="0" y="0"/>
                      <a:ext cx="6120130" cy="1534314"/>
                    </a:xfrm>
                    <a:prstGeom prst="rect">
                      <a:avLst/>
                    </a:prstGeom>
                    <a:noFill/>
                    <a:ln>
                      <a:noFill/>
                    </a:ln>
                    <a:extLst>
                      <a:ext uri="{53640926-AAD7-44D8-BBD7-CCE9431645EC}">
                        <a14:shadowObscured xmlns:a14="http://schemas.microsoft.com/office/drawing/2010/main"/>
                      </a:ext>
                    </a:extLst>
                  </pic:spPr>
                </pic:pic>
              </a:graphicData>
            </a:graphic>
          </wp:inline>
        </w:drawing>
      </w:r>
    </w:p>
    <w:p w14:paraId="6B1D7A7D" w14:textId="09B88A78" w:rsidR="00124D54" w:rsidRPr="00EE4C70" w:rsidRDefault="005C4E20" w:rsidP="00EE4C70">
      <w:pPr>
        <w:keepNext/>
        <w:spacing w:line="360" w:lineRule="auto"/>
        <w:rPr>
          <w:rFonts w:ascii="Arial" w:hAnsi="Arial" w:cs="Arial"/>
          <w:sz w:val="20"/>
          <w:szCs w:val="20"/>
        </w:rPr>
      </w:pPr>
      <w:r w:rsidRPr="00BF7BC5">
        <w:rPr>
          <w:noProof/>
        </w:rPr>
        <w:drawing>
          <wp:anchor distT="0" distB="0" distL="114300" distR="114300" simplePos="0" relativeHeight="251658244" behindDoc="1" locked="0" layoutInCell="1" allowOverlap="1" wp14:anchorId="07AC41FE" wp14:editId="67234858">
            <wp:simplePos x="0" y="0"/>
            <wp:positionH relativeFrom="column">
              <wp:posOffset>3518791</wp:posOffset>
            </wp:positionH>
            <wp:positionV relativeFrom="paragraph">
              <wp:posOffset>281997</wp:posOffset>
            </wp:positionV>
            <wp:extent cx="2604135" cy="2707640"/>
            <wp:effectExtent l="19050" t="19050" r="27305" b="28575"/>
            <wp:wrapTight wrapText="bothSides">
              <wp:wrapPolygon edited="0">
                <wp:start x="-175" y="-168"/>
                <wp:lineTo x="-175" y="21684"/>
                <wp:lineTo x="21676" y="21684"/>
                <wp:lineTo x="21676" y="-168"/>
                <wp:lineTo x="-175" y="-168"/>
              </wp:wrapPolygon>
            </wp:wrapTight>
            <wp:docPr id="63136085" name="Billede 63136085" descr="Et billede, der indeholder tekst, skærmbillede, cirkel,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36085" name="Billede 1" descr="Et billede, der indeholder tekst, skærmbillede, cirkel, diagram&#10;&#10;Automatisk genereret beskrivelse"/>
                    <pic:cNvPicPr/>
                  </pic:nvPicPr>
                  <pic:blipFill>
                    <a:blip r:embed="rId13">
                      <a:extLst>
                        <a:ext uri="{28A0092B-C50C-407E-A947-70E740481C1C}">
                          <a14:useLocalDpi xmlns:a14="http://schemas.microsoft.com/office/drawing/2010/main" val="0"/>
                        </a:ext>
                      </a:extLst>
                    </a:blip>
                    <a:stretch>
                      <a:fillRect/>
                    </a:stretch>
                  </pic:blipFill>
                  <pic:spPr>
                    <a:xfrm>
                      <a:off x="0" y="0"/>
                      <a:ext cx="2604135" cy="2707640"/>
                    </a:xfrm>
                    <a:prstGeom prst="rect">
                      <a:avLst/>
                    </a:prstGeom>
                    <a:solidFill>
                      <a:srgbClr val="000000">
                        <a:shade val="95000"/>
                      </a:srgbClr>
                    </a:solidFill>
                    <a:ln w="3175" cap="sq">
                      <a:solidFill>
                        <a:srgbClr val="000000"/>
                      </a:solidFill>
                      <a:miter lim="800000"/>
                    </a:ln>
                    <a:effectLst/>
                  </pic:spPr>
                </pic:pic>
              </a:graphicData>
            </a:graphic>
            <wp14:sizeRelH relativeFrom="margin">
              <wp14:pctWidth>0</wp14:pctWidth>
            </wp14:sizeRelH>
            <wp14:sizeRelV relativeFrom="margin">
              <wp14:pctHeight>0</wp14:pctHeight>
            </wp14:sizeRelV>
          </wp:anchor>
        </w:drawing>
      </w:r>
    </w:p>
    <w:p w14:paraId="418DA581" w14:textId="17AC3D07" w:rsidR="00380A6D" w:rsidRDefault="00380A6D" w:rsidP="00C31B8B">
      <w:pPr>
        <w:spacing w:line="360" w:lineRule="auto"/>
        <w:jc w:val="both"/>
      </w:pPr>
      <w:r>
        <w:t xml:space="preserve">Der er desuden </w:t>
      </w:r>
      <w:r w:rsidR="006F5554">
        <w:t xml:space="preserve">udarbejdet et mindmap for at </w:t>
      </w:r>
      <w:r w:rsidR="0094799C">
        <w:t>skabe retning for projektet. Her blev alle case</w:t>
      </w:r>
      <w:r w:rsidR="008D28EF">
        <w:t>-</w:t>
      </w:r>
      <w:r w:rsidR="0094799C">
        <w:t xml:space="preserve">mulighederne </w:t>
      </w:r>
      <w:r w:rsidR="008D28EF">
        <w:t xml:space="preserve">skrevet ind </w:t>
      </w:r>
      <w:r w:rsidR="000838BA">
        <w:t xml:space="preserve">og der blev i fællesskab </w:t>
      </w:r>
      <w:r w:rsidR="008560F4">
        <w:t xml:space="preserve">argumenteret for og imod </w:t>
      </w:r>
      <w:r w:rsidR="00552809">
        <w:t>alle ideerne</w:t>
      </w:r>
      <w:r w:rsidR="005B5828">
        <w:t xml:space="preserve">, indtil </w:t>
      </w:r>
      <w:r w:rsidR="00913B14">
        <w:t xml:space="preserve">der opstod enighed og </w:t>
      </w:r>
      <w:r w:rsidR="00FF6188">
        <w:t>den endelige idé. Udsnit at dette mindmap kan ses i Figur 2</w:t>
      </w:r>
      <w:r w:rsidR="00110E49">
        <w:t>, mens de</w:t>
      </w:r>
      <w:r w:rsidR="00E34E4D">
        <w:t xml:space="preserve">n fulde version kan ses i Bilag </w:t>
      </w:r>
      <w:r w:rsidR="00C94C4C">
        <w:t>3</w:t>
      </w:r>
      <w:r w:rsidR="00691124">
        <w:t>.1</w:t>
      </w:r>
      <w:r w:rsidR="00E34E4D">
        <w:t xml:space="preserve"> – Mindmap, Case.</w:t>
      </w:r>
    </w:p>
    <w:p w14:paraId="0E09134C" w14:textId="77777777" w:rsidR="00E34E4D" w:rsidRDefault="00E34E4D" w:rsidP="00C31B8B">
      <w:pPr>
        <w:spacing w:line="360" w:lineRule="auto"/>
        <w:jc w:val="both"/>
      </w:pPr>
    </w:p>
    <w:p w14:paraId="4CF0D893" w14:textId="5FD47C6B" w:rsidR="00124D54" w:rsidRDefault="00124D54" w:rsidP="00C31B8B">
      <w:pPr>
        <w:spacing w:line="360" w:lineRule="auto"/>
        <w:jc w:val="both"/>
      </w:pPr>
    </w:p>
    <w:p w14:paraId="6072ED4F" w14:textId="15E601EA" w:rsidR="002D6BE3" w:rsidRDefault="002D6BE3" w:rsidP="00F0612A">
      <w:pPr>
        <w:spacing w:line="360" w:lineRule="auto"/>
        <w:rPr>
          <w:rFonts w:ascii="Arial" w:hAnsi="Arial" w:cs="Arial"/>
          <w:noProof/>
          <w:sz w:val="20"/>
          <w:szCs w:val="20"/>
        </w:rPr>
      </w:pPr>
    </w:p>
    <w:p w14:paraId="7A2D64A7" w14:textId="34FAFBF7" w:rsidR="00380A6D" w:rsidRDefault="005C4E20" w:rsidP="00F0612A">
      <w:pPr>
        <w:spacing w:line="360" w:lineRule="auto"/>
      </w:pPr>
      <w:r>
        <w:rPr>
          <w:noProof/>
        </w:rPr>
        <mc:AlternateContent>
          <mc:Choice Requires="wps">
            <w:drawing>
              <wp:anchor distT="0" distB="0" distL="114300" distR="114300" simplePos="0" relativeHeight="251658243" behindDoc="1" locked="0" layoutInCell="1" allowOverlap="1" wp14:anchorId="034ADE60" wp14:editId="3141A568">
                <wp:simplePos x="0" y="0"/>
                <wp:positionH relativeFrom="column">
                  <wp:posOffset>3510775</wp:posOffset>
                </wp:positionH>
                <wp:positionV relativeFrom="paragraph">
                  <wp:posOffset>22159</wp:posOffset>
                </wp:positionV>
                <wp:extent cx="2604135" cy="635"/>
                <wp:effectExtent l="0" t="0" r="0" b="0"/>
                <wp:wrapTight wrapText="bothSides">
                  <wp:wrapPolygon edited="0">
                    <wp:start x="0" y="0"/>
                    <wp:lineTo x="0" y="21600"/>
                    <wp:lineTo x="21600" y="21600"/>
                    <wp:lineTo x="21600" y="0"/>
                  </wp:wrapPolygon>
                </wp:wrapTight>
                <wp:docPr id="408058065" name="Tekstfelt 408058065"/>
                <wp:cNvGraphicFramePr/>
                <a:graphic xmlns:a="http://schemas.openxmlformats.org/drawingml/2006/main">
                  <a:graphicData uri="http://schemas.microsoft.com/office/word/2010/wordprocessingShape">
                    <wps:wsp>
                      <wps:cNvSpPr txBox="1"/>
                      <wps:spPr>
                        <a:xfrm>
                          <a:off x="0" y="0"/>
                          <a:ext cx="2604135" cy="635"/>
                        </a:xfrm>
                        <a:prstGeom prst="rect">
                          <a:avLst/>
                        </a:prstGeom>
                        <a:solidFill>
                          <a:prstClr val="white"/>
                        </a:solidFill>
                        <a:ln>
                          <a:noFill/>
                        </a:ln>
                      </wps:spPr>
                      <wps:txbx>
                        <w:txbxContent>
                          <w:p w14:paraId="5EA8080E" w14:textId="72B2EE7D" w:rsidR="00BF7BC5" w:rsidRPr="00270A15" w:rsidRDefault="00BF7BC5" w:rsidP="00BF7BC5">
                            <w:pPr>
                              <w:pStyle w:val="Billedtekst"/>
                            </w:pPr>
                            <w:r>
                              <w:t xml:space="preserve">Figur </w:t>
                            </w:r>
                            <w:fldSimple w:instr=" SEQ Figur \* ARABIC ">
                              <w:r w:rsidR="00910A74">
                                <w:rPr>
                                  <w:noProof/>
                                </w:rPr>
                                <w:t>2</w:t>
                              </w:r>
                            </w:fldSimple>
                            <w:r>
                              <w:t xml:space="preserve"> - Udsnit af Mindmap, C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34ADE60" id="Tekstfelt 408058065" o:spid="_x0000_s1029" type="#_x0000_t202" style="position:absolute;margin-left:276.45pt;margin-top:1.75pt;width:205.05pt;height:.05pt;z-index:-25165823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U+3Gg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" stroked="f">
                <v:textbox style="mso-fit-shape-to-text:t" inset="0,0,0,0">
                  <w:txbxContent>
                    <w:p w14:paraId="5EA8080E" w14:textId="72B2EE7D" w:rsidR="00BF7BC5" w:rsidRPr="00270A15" w:rsidRDefault="00BF7BC5" w:rsidP="00BF7BC5">
                      <w:pPr>
                        <w:pStyle w:val="Billedtekst"/>
                      </w:pPr>
                      <w:r>
                        <w:t xml:space="preserve">Figur </w:t>
                      </w:r>
                      <w:fldSimple w:instr=" SEQ Figur \* ARABIC ">
                        <w:r w:rsidR="00910A74">
                          <w:rPr>
                            <w:noProof/>
                          </w:rPr>
                          <w:t>2</w:t>
                        </w:r>
                      </w:fldSimple>
                      <w:r>
                        <w:t xml:space="preserve"> - Udsnit af Mindmap, Case</w:t>
                      </w:r>
                    </w:p>
                  </w:txbxContent>
                </v:textbox>
                <w10:wrap type="tight"/>
              </v:shape>
            </w:pict>
          </mc:Fallback>
        </mc:AlternateContent>
      </w:r>
    </w:p>
    <w:p w14:paraId="1EBCC3CE" w14:textId="6C1CC8F9" w:rsidR="00380A6D" w:rsidRDefault="00380A6D" w:rsidP="00380A6D">
      <w:pPr>
        <w:pStyle w:val="Overskrift1"/>
      </w:pPr>
      <w:bookmarkStart w:id="16" w:name="_Toc152312328"/>
      <w:bookmarkStart w:id="17" w:name="_Toc153391931"/>
      <w:r>
        <w:lastRenderedPageBreak/>
        <w:t>Problemstilling</w:t>
      </w:r>
      <w:bookmarkEnd w:id="16"/>
      <w:bookmarkEnd w:id="17"/>
    </w:p>
    <w:p w14:paraId="4AB08B1B" w14:textId="4034A1A2" w:rsidR="00380A6D" w:rsidRPr="00C14C11" w:rsidRDefault="00380A6D" w:rsidP="00F0612A">
      <w:pPr>
        <w:spacing w:line="360" w:lineRule="auto"/>
        <w:rPr>
          <w:sz w:val="18"/>
          <w:szCs w:val="18"/>
        </w:rPr>
      </w:pPr>
      <w:r w:rsidRPr="00C14C11">
        <w:rPr>
          <w:sz w:val="18"/>
          <w:szCs w:val="18"/>
        </w:rPr>
        <w:t xml:space="preserve">- </w:t>
      </w:r>
      <w:r w:rsidR="008A4FA1">
        <w:rPr>
          <w:sz w:val="18"/>
          <w:szCs w:val="18"/>
        </w:rPr>
        <w:t xml:space="preserve">udarbejdet i fællesskab, skrevet af Charlotte Xenia </w:t>
      </w:r>
      <w:r w:rsidR="00690917">
        <w:rPr>
          <w:sz w:val="18"/>
          <w:szCs w:val="18"/>
        </w:rPr>
        <w:t>Nørgaard</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18" w:name="_Toc1505287821"/>
      <w:bookmarkStart w:id="19" w:name="_Toc152240459"/>
      <w:bookmarkStart w:id="20" w:name="_Toc152241286"/>
      <w:bookmarkStart w:id="21" w:name="_Toc152241366"/>
      <w:bookmarkStart w:id="22" w:name="_Toc152312329"/>
      <w:bookmarkStart w:id="23" w:name="_Toc153391932"/>
      <w:r w:rsidRPr="3C879724">
        <w:rPr>
          <w:rFonts w:asciiTheme="minorHAnsi" w:hAnsiTheme="minorHAnsi" w:cstheme="minorBidi"/>
          <w:sz w:val="22"/>
          <w:szCs w:val="22"/>
        </w:rPr>
        <w:t>Problemformulering:</w:t>
      </w:r>
      <w:bookmarkEnd w:id="18"/>
      <w:bookmarkEnd w:id="19"/>
      <w:bookmarkEnd w:id="20"/>
      <w:bookmarkEnd w:id="21"/>
      <w:bookmarkEnd w:id="22"/>
      <w:bookmarkEnd w:id="23"/>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24" w:name="_Toc152312330"/>
      <w:bookmarkStart w:id="25" w:name="_Toc153391933"/>
      <w:r w:rsidRPr="00AC7648">
        <w:lastRenderedPageBreak/>
        <w:t>Metodeafsnit</w:t>
      </w:r>
      <w:bookmarkEnd w:id="24"/>
      <w:bookmarkEnd w:id="25"/>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diamond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Under programmeringen har fokusset været på at holde det responsivt fra start. Det vil sige at de</w:t>
      </w:r>
      <w:r w:rsidR="00AB052E">
        <w:t>r</w:t>
      </w:r>
      <w:r>
        <w:t xml:space="preserve"> undgås at bruge </w:t>
      </w:r>
      <w:r w:rsidR="00AB052E">
        <w:t>position absolute og fixed,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E9E1908" w14:textId="01A72C81" w:rsidR="007E46CE" w:rsidRDefault="007E46CE" w:rsidP="00F0612A">
      <w:pPr>
        <w:spacing w:line="360" w:lineRule="auto"/>
      </w:pPr>
      <w:r w:rsidRPr="00881C52">
        <w:rPr>
          <w:color w:val="FF0000"/>
        </w:rPr>
        <w:t>DESIGN</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26" w:name="_Toc152312331"/>
      <w:bookmarkStart w:id="27" w:name="_Toc153391934"/>
      <w:r w:rsidRPr="00AC7648">
        <w:lastRenderedPageBreak/>
        <w:t>Research</w:t>
      </w:r>
      <w:bookmarkEnd w:id="26"/>
      <w:bookmarkEnd w:id="27"/>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58415A68" w:rsidR="00380A6D" w:rsidRPr="005133A2" w:rsidRDefault="00380A6D" w:rsidP="00380A6D">
      <w:pPr>
        <w:pStyle w:val="Overskrift2"/>
      </w:pPr>
      <w:bookmarkStart w:id="28" w:name="_Toc1931017483"/>
      <w:bookmarkStart w:id="29" w:name="_Toc152240461"/>
      <w:bookmarkStart w:id="30" w:name="_Toc152241289"/>
      <w:bookmarkStart w:id="31" w:name="_Toc152241369"/>
      <w:bookmarkStart w:id="32" w:name="_Toc152312332"/>
      <w:bookmarkStart w:id="33" w:name="_Toc153391935"/>
      <w:r w:rsidRPr="005133A2">
        <w:t>Desk</w:t>
      </w:r>
      <w:bookmarkEnd w:id="28"/>
      <w:bookmarkEnd w:id="29"/>
      <w:bookmarkEnd w:id="30"/>
      <w:bookmarkEnd w:id="31"/>
      <w:bookmarkEnd w:id="32"/>
      <w:bookmarkEnd w:id="33"/>
    </w:p>
    <w:p w14:paraId="3C669AD3" w14:textId="51C5FD6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38BB8495" w14:textId="2A93C312" w:rsidR="00854D07" w:rsidRDefault="00380A6D" w:rsidP="00854D07">
      <w:pPr>
        <w:keepNext/>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854D07">
        <w:t xml:space="preserve">Se </w:t>
      </w:r>
      <w:r w:rsidR="00854D07" w:rsidRPr="00854D07">
        <w:rPr>
          <w:i/>
          <w:iCs/>
        </w:rPr>
        <w:t>F</w:t>
      </w:r>
      <w:r w:rsidRPr="00854D07">
        <w:rPr>
          <w:i/>
          <w:iCs/>
        </w:rPr>
        <w:t xml:space="preserve">igur </w:t>
      </w:r>
      <w:r w:rsidR="00854D07" w:rsidRPr="00854D07">
        <w:rPr>
          <w:i/>
          <w:iCs/>
        </w:rPr>
        <w:t>3</w:t>
      </w:r>
      <w:r w:rsidR="00854D07" w:rsidRPr="00854D07">
        <w:t xml:space="preserve"> for de specifikke tal.</w:t>
      </w:r>
      <w:r w:rsidR="00BB5F75" w:rsidRPr="00854D07">
        <w:rPr>
          <w:rFonts w:ascii="Arial" w:hAnsi="Arial" w:cs="Arial"/>
          <w:noProof/>
          <w:sz w:val="20"/>
          <w:szCs w:val="20"/>
        </w:rPr>
        <w:t xml:space="preserve"> </w:t>
      </w:r>
    </w:p>
    <w:p w14:paraId="60909510" w14:textId="77777777" w:rsidR="00BE5E99" w:rsidRDefault="00380A6D" w:rsidP="00BE5E99">
      <w:pPr>
        <w:keepNext/>
        <w:spacing w:line="360" w:lineRule="auto"/>
      </w:pPr>
      <w:r>
        <w:t xml:space="preserve">Kvinderne er dem der kommer </w:t>
      </w:r>
      <w:r w:rsidR="00FB764F">
        <w:t>mest</w:t>
      </w:r>
      <w:r>
        <w:t xml:space="preserve"> på museerne og flest i alderen 30-49 år. Der er flest der tager på museer i Region Midtjylland og har en videregående uddannelse.</w:t>
      </w:r>
      <w:r w:rsidR="00BE5E99" w:rsidRPr="00BE5E99">
        <w:rPr>
          <w:rFonts w:ascii="Arial" w:hAnsi="Arial" w:cs="Arial"/>
          <w:noProof/>
          <w:sz w:val="20"/>
          <w:szCs w:val="20"/>
        </w:rPr>
        <w:t xml:space="preserve"> </w:t>
      </w:r>
      <w:r w:rsidR="00BE5E99">
        <w:rPr>
          <w:rFonts w:ascii="Arial" w:hAnsi="Arial" w:cs="Arial"/>
          <w:noProof/>
          <w:sz w:val="20"/>
          <w:szCs w:val="20"/>
        </w:rPr>
        <w:drawing>
          <wp:inline distT="0" distB="0" distL="0" distR="0" wp14:anchorId="0D7A9278" wp14:editId="6EB4EFCE">
            <wp:extent cx="6120130" cy="3655593"/>
            <wp:effectExtent l="0" t="0" r="0" b="2540"/>
            <wp:docPr id="498349070" name="Billede 49834907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t="9279" b="6290"/>
                    <a:stretch/>
                  </pic:blipFill>
                  <pic:spPr bwMode="auto">
                    <a:xfrm>
                      <a:off x="0" y="0"/>
                      <a:ext cx="6120130" cy="3655593"/>
                    </a:xfrm>
                    <a:prstGeom prst="rect">
                      <a:avLst/>
                    </a:prstGeom>
                    <a:noFill/>
                    <a:ln>
                      <a:noFill/>
                    </a:ln>
                    <a:extLst>
                      <a:ext uri="{53640926-AAD7-44D8-BBD7-CCE9431645EC}">
                        <a14:shadowObscured xmlns:a14="http://schemas.microsoft.com/office/drawing/2010/main"/>
                      </a:ext>
                    </a:extLst>
                  </pic:spPr>
                </pic:pic>
              </a:graphicData>
            </a:graphic>
          </wp:inline>
        </w:drawing>
      </w:r>
    </w:p>
    <w:p w14:paraId="2480CAA8" w14:textId="48E5861A" w:rsidR="00380A6D" w:rsidRPr="00854D07" w:rsidRDefault="00BE5E99" w:rsidP="00BE5E99">
      <w:pPr>
        <w:pStyle w:val="Billedtekst"/>
        <w:rPr>
          <w:rFonts w:ascii="Arial" w:hAnsi="Arial" w:cs="Arial"/>
          <w:noProof/>
          <w:sz w:val="20"/>
          <w:szCs w:val="20"/>
        </w:rPr>
      </w:pPr>
      <w:r>
        <w:t xml:space="preserve">Figur </w:t>
      </w:r>
      <w:fldSimple w:instr=" SEQ Figur \* ARABIC ">
        <w:r w:rsidR="00910A74">
          <w:rPr>
            <w:noProof/>
          </w:rPr>
          <w:t>3</w:t>
        </w:r>
      </w:fldSimple>
      <w:r>
        <w:t xml:space="preserve"> - D</w:t>
      </w:r>
      <w:r w:rsidRPr="00264F43">
        <w:rPr>
          <w:noProof/>
        </w:rPr>
        <w:t>emografi, Kilde: Danmarks Statistik - https://www.dst.dk/da/Statistik/emner/borgere/befolkning/befolkningstal</w:t>
      </w:r>
    </w:p>
    <w:p w14:paraId="6F562F92" w14:textId="0D9405AB" w:rsidR="00C16803" w:rsidRDefault="00380A6D" w:rsidP="00D976A4">
      <w:pPr>
        <w:keepNext/>
        <w:spacing w:line="360" w:lineRule="auto"/>
        <w:rPr>
          <w:rFonts w:ascii="Arial" w:hAnsi="Arial" w:cs="Arial"/>
          <w:noProof/>
          <w:sz w:val="20"/>
          <w:szCs w:val="20"/>
        </w:rPr>
      </w:pPr>
      <w:r>
        <w:t>Langt største delen af de museumsbesøgene er første gang besøgere eller har været der inden for de sidste tre måneder</w:t>
      </w:r>
      <w:r w:rsidR="00881C52" w:rsidRPr="00881C52">
        <w:t>,</w:t>
      </w:r>
      <w:r w:rsidRPr="00881C52">
        <w:t xml:space="preserve"> se </w:t>
      </w:r>
      <w:r w:rsidR="00881C52" w:rsidRPr="00881C52">
        <w:t>F</w:t>
      </w:r>
      <w:r w:rsidRPr="00881C52">
        <w:t xml:space="preserve">igur </w:t>
      </w:r>
      <w:r w:rsidR="005B712C" w:rsidRPr="00881C52">
        <w:t>4</w:t>
      </w:r>
      <w:r>
        <w:t>. På baggrund af dette, drages der konklusion</w:t>
      </w:r>
      <w:r w:rsidR="005B712C">
        <w:t>en</w:t>
      </w:r>
      <w:r>
        <w:t xml:space="preserve"> at der højst sandsynligt er tale om besøgere med årskort til museerne. Derudover på </w:t>
      </w:r>
      <w:r w:rsidR="00881C52" w:rsidRPr="00881C52">
        <w:t>F</w:t>
      </w:r>
      <w:r w:rsidRPr="00881C52">
        <w:t xml:space="preserve">igur </w:t>
      </w:r>
      <w:r w:rsidR="005B712C" w:rsidRPr="00881C52">
        <w:t>5</w:t>
      </w:r>
      <w:r w:rsidRPr="00881C52">
        <w:t xml:space="preserve"> </w:t>
      </w:r>
      <w:r w:rsidRPr="00383EBE">
        <w:t xml:space="preserve">ses at halvdelen af gæsterne kommer med en </w:t>
      </w:r>
      <w:r w:rsidRPr="00383EBE">
        <w:lastRenderedPageBreak/>
        <w:t>partner,</w:t>
      </w:r>
      <w:r>
        <w:t xml:space="preserve"> og dernæst enten venner eller børn. Besøgerne har </w:t>
      </w:r>
      <w:r w:rsidRPr="00881C52">
        <w:t xml:space="preserve">også svaret at de er der for at få en god oplevelse med dem de har med, og de er der for at lære noget nyt, se </w:t>
      </w:r>
      <w:r w:rsidR="00881C52" w:rsidRPr="00881C52">
        <w:t>F</w:t>
      </w:r>
      <w:r w:rsidRPr="00881C52">
        <w:t xml:space="preserve">igur </w:t>
      </w:r>
      <w:r w:rsidR="005B712C" w:rsidRPr="00881C52">
        <w:t>6</w:t>
      </w:r>
      <w:r w:rsidRPr="00881C52">
        <w:t xml:space="preserve"> </w:t>
      </w:r>
      <w:commentRangeStart w:id="34"/>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34"/>
      <w:r w:rsidR="00A13109">
        <w:rPr>
          <w:rStyle w:val="Kommentarhenvisning"/>
        </w:rPr>
        <w:commentReference w:id="34"/>
      </w:r>
      <w:r>
        <w:rPr>
          <w:color w:val="FF0000"/>
        </w:rPr>
        <w:t>.</w:t>
      </w:r>
      <w:r w:rsidR="00D976A4" w:rsidRPr="00D976A4">
        <w:t xml:space="preserve"> </w:t>
      </w:r>
    </w:p>
    <w:p w14:paraId="072A68F5" w14:textId="77777777" w:rsidR="00AE2D34" w:rsidRDefault="00C16803" w:rsidP="00AE2D34">
      <w:pPr>
        <w:keepNext/>
        <w:spacing w:line="360" w:lineRule="auto"/>
      </w:pPr>
      <w:r>
        <w:rPr>
          <w:rFonts w:ascii="Arial" w:hAnsi="Arial" w:cs="Arial"/>
          <w:noProof/>
          <w:sz w:val="20"/>
          <w:szCs w:val="20"/>
        </w:rPr>
        <w:drawing>
          <wp:inline distT="0" distB="0" distL="0" distR="0" wp14:anchorId="112A022B" wp14:editId="71BA2DE7">
            <wp:extent cx="5970742" cy="3103935"/>
            <wp:effectExtent l="0" t="0" r="0" b="8890"/>
            <wp:docPr id="734490316" name="Billede 73449031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Image"/>
                    <pic:cNvPicPr>
                      <a:picLocks noChangeAspect="1" noChangeArrowheads="1"/>
                    </pic:cNvPicPr>
                  </pic:nvPicPr>
                  <pic:blipFill rotWithShape="1">
                    <a:blip r:embed="rId15">
                      <a:extLst>
                        <a:ext uri="{28A0092B-C50C-407E-A947-70E740481C1C}">
                          <a14:useLocalDpi xmlns:a14="http://schemas.microsoft.com/office/drawing/2010/main" val="0"/>
                        </a:ext>
                      </a:extLst>
                    </a:blip>
                    <a:srcRect t="22139"/>
                    <a:stretch/>
                  </pic:blipFill>
                  <pic:spPr bwMode="auto">
                    <a:xfrm>
                      <a:off x="0" y="0"/>
                      <a:ext cx="5970742" cy="3103935"/>
                    </a:xfrm>
                    <a:prstGeom prst="rect">
                      <a:avLst/>
                    </a:prstGeom>
                    <a:noFill/>
                    <a:ln>
                      <a:noFill/>
                    </a:ln>
                    <a:extLst>
                      <a:ext uri="{53640926-AAD7-44D8-BBD7-CCE9431645EC}">
                        <a14:shadowObscured xmlns:a14="http://schemas.microsoft.com/office/drawing/2010/main"/>
                      </a:ext>
                    </a:extLst>
                  </pic:spPr>
                </pic:pic>
              </a:graphicData>
            </a:graphic>
          </wp:inline>
        </w:drawing>
      </w:r>
    </w:p>
    <w:p w14:paraId="40E58663" w14:textId="7E161368" w:rsidR="00AE2D34" w:rsidRDefault="00AE2D34" w:rsidP="00AE2D34">
      <w:pPr>
        <w:pStyle w:val="Billedtekst"/>
      </w:pPr>
      <w:r>
        <w:t xml:space="preserve">Figur </w:t>
      </w:r>
      <w:fldSimple w:instr=" SEQ Figur \* ARABIC ">
        <w:r w:rsidR="00910A74">
          <w:rPr>
            <w:noProof/>
          </w:rPr>
          <w:t>4</w:t>
        </w:r>
      </w:fldSimple>
      <w:r>
        <w:t xml:space="preserve"> –</w:t>
      </w:r>
      <w:r w:rsidR="00A13109">
        <w:t xml:space="preserve"> </w:t>
      </w:r>
    </w:p>
    <w:p w14:paraId="349A26D5" w14:textId="77777777" w:rsidR="00AE2D34" w:rsidRDefault="00C16803" w:rsidP="00AE2D34">
      <w:pPr>
        <w:pStyle w:val="Billedtekst"/>
        <w:keepNext/>
      </w:pPr>
      <w:r>
        <w:rPr>
          <w:rFonts w:ascii="Arial" w:hAnsi="Arial" w:cs="Arial"/>
          <w:noProof/>
          <w:sz w:val="20"/>
          <w:szCs w:val="20"/>
        </w:rPr>
        <w:drawing>
          <wp:inline distT="0" distB="0" distL="0" distR="0" wp14:anchorId="475EEAC2" wp14:editId="5B088A9A">
            <wp:extent cx="6169636" cy="3636424"/>
            <wp:effectExtent l="0" t="0" r="0" b="6985"/>
            <wp:docPr id="993576378" name="Billede 9935763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9104"/>
                    <a:stretch/>
                  </pic:blipFill>
                  <pic:spPr bwMode="auto">
                    <a:xfrm>
                      <a:off x="0" y="0"/>
                      <a:ext cx="6169636" cy="3636424"/>
                    </a:xfrm>
                    <a:prstGeom prst="rect">
                      <a:avLst/>
                    </a:prstGeom>
                    <a:noFill/>
                    <a:ln>
                      <a:noFill/>
                    </a:ln>
                    <a:extLst>
                      <a:ext uri="{53640926-AAD7-44D8-BBD7-CCE9431645EC}">
                        <a14:shadowObscured xmlns:a14="http://schemas.microsoft.com/office/drawing/2010/main"/>
                      </a:ext>
                    </a:extLst>
                  </pic:spPr>
                </pic:pic>
              </a:graphicData>
            </a:graphic>
          </wp:inline>
        </w:drawing>
      </w:r>
    </w:p>
    <w:p w14:paraId="18D090E6" w14:textId="7291AA35" w:rsidR="00AE2D34" w:rsidRDefault="00AE2D34" w:rsidP="00AE2D34">
      <w:pPr>
        <w:pStyle w:val="Billedtekst"/>
      </w:pPr>
      <w:r>
        <w:t xml:space="preserve">Figur </w:t>
      </w:r>
      <w:fldSimple w:instr=" SEQ Figur \* ARABIC ">
        <w:r w:rsidR="00910A74">
          <w:rPr>
            <w:noProof/>
          </w:rPr>
          <w:t>5</w:t>
        </w:r>
      </w:fldSimple>
      <w:r>
        <w:t xml:space="preserve"> -</w:t>
      </w:r>
      <w:r w:rsidR="00A13109">
        <w:t xml:space="preserve"> </w:t>
      </w:r>
    </w:p>
    <w:p w14:paraId="5DC8774D" w14:textId="3D4C565E" w:rsidR="005B712C" w:rsidRDefault="00C16803" w:rsidP="00AE2D34">
      <w:pPr>
        <w:pStyle w:val="Billedtekst"/>
        <w:rPr>
          <w:rFonts w:ascii="Arial" w:hAnsi="Arial" w:cs="Arial"/>
          <w:noProof/>
          <w:sz w:val="20"/>
          <w:szCs w:val="20"/>
        </w:rPr>
      </w:pPr>
      <w:r w:rsidRPr="00C16803">
        <w:rPr>
          <w:rFonts w:ascii="Arial" w:hAnsi="Arial" w:cs="Arial"/>
          <w:sz w:val="20"/>
          <w:szCs w:val="20"/>
        </w:rPr>
        <w:t xml:space="preserve"> </w:t>
      </w:r>
    </w:p>
    <w:p w14:paraId="7CB4AEE5" w14:textId="77777777" w:rsidR="00AE2D34" w:rsidRDefault="00C16803" w:rsidP="00AE2D34">
      <w:pPr>
        <w:keepNext/>
        <w:spacing w:line="360" w:lineRule="auto"/>
      </w:pPr>
      <w:r>
        <w:rPr>
          <w:rFonts w:ascii="Arial" w:hAnsi="Arial" w:cs="Arial"/>
          <w:noProof/>
          <w:sz w:val="20"/>
          <w:szCs w:val="20"/>
        </w:rPr>
        <w:lastRenderedPageBreak/>
        <w:drawing>
          <wp:inline distT="0" distB="0" distL="0" distR="0" wp14:anchorId="41C4A155" wp14:editId="5ABED4BC">
            <wp:extent cx="6280840" cy="3172737"/>
            <wp:effectExtent l="0" t="0" r="5715" b="8890"/>
            <wp:docPr id="1302900415" name="Billede 130290041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Imag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9230"/>
                    <a:stretch/>
                  </pic:blipFill>
                  <pic:spPr bwMode="auto">
                    <a:xfrm>
                      <a:off x="0" y="0"/>
                      <a:ext cx="6299207" cy="3182015"/>
                    </a:xfrm>
                    <a:prstGeom prst="rect">
                      <a:avLst/>
                    </a:prstGeom>
                    <a:noFill/>
                    <a:ln>
                      <a:noFill/>
                    </a:ln>
                    <a:extLst>
                      <a:ext uri="{53640926-AAD7-44D8-BBD7-CCE9431645EC}">
                        <a14:shadowObscured xmlns:a14="http://schemas.microsoft.com/office/drawing/2010/main"/>
                      </a:ext>
                    </a:extLst>
                  </pic:spPr>
                </pic:pic>
              </a:graphicData>
            </a:graphic>
          </wp:inline>
        </w:drawing>
      </w:r>
    </w:p>
    <w:p w14:paraId="0CF25DAF" w14:textId="32C384C7" w:rsidR="00D976A4" w:rsidRDefault="00AE2D34" w:rsidP="00AE2D34">
      <w:pPr>
        <w:pStyle w:val="Billedtekst"/>
      </w:pPr>
      <w:r>
        <w:t xml:space="preserve">Figur </w:t>
      </w:r>
      <w:fldSimple w:instr=" SEQ Figur \* ARABIC ">
        <w:r w:rsidR="00910A74">
          <w:rPr>
            <w:noProof/>
          </w:rPr>
          <w:t>6</w:t>
        </w:r>
      </w:fldSimple>
      <w:r>
        <w:t xml:space="preserve"> -</w:t>
      </w:r>
      <w:r w:rsidR="00A13109">
        <w:t xml:space="preserve"> </w:t>
      </w:r>
    </w:p>
    <w:p w14:paraId="19911007" w14:textId="525F3689" w:rsidR="00A13109" w:rsidRDefault="00D976A4" w:rsidP="00A13109">
      <w:pPr>
        <w:keepNext/>
        <w:spacing w:line="360" w:lineRule="auto"/>
      </w:pPr>
      <w:r>
        <w:t xml:space="preserve">Moesgaard Museum har ofte haft særudstillinger. I en årsrapport fra 2022 har de samlet op på deres udstillinger og besøgende, </w:t>
      </w:r>
      <w:r w:rsidRPr="00584FBC">
        <w:t>se</w:t>
      </w:r>
      <w:r w:rsidR="00A13109" w:rsidRPr="00584FBC">
        <w:t xml:space="preserve"> Figur 7</w:t>
      </w:r>
      <w:r w:rsidRPr="00584FBC">
        <w:t xml:space="preserve">. </w:t>
      </w:r>
      <w:r>
        <w:t>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r>
        <w:t>.</w:t>
      </w:r>
      <w:r w:rsidR="00A13109" w:rsidRPr="00A13109">
        <w:rPr>
          <w:rFonts w:ascii="Arial" w:hAnsi="Arial" w:cs="Arial"/>
          <w:sz w:val="20"/>
          <w:szCs w:val="20"/>
        </w:rPr>
        <w:t xml:space="preserve"> </w:t>
      </w:r>
      <w:r w:rsidR="00A13109">
        <w:rPr>
          <w:rFonts w:ascii="Arial" w:hAnsi="Arial" w:cs="Arial"/>
          <w:noProof/>
          <w:sz w:val="20"/>
          <w:szCs w:val="20"/>
        </w:rPr>
        <w:drawing>
          <wp:inline distT="0" distB="0" distL="0" distR="0" wp14:anchorId="134690EB" wp14:editId="0BEF26FA">
            <wp:extent cx="6188149" cy="1921707"/>
            <wp:effectExtent l="0" t="0" r="3175" b="2540"/>
            <wp:docPr id="294806130" name="Billede 2948061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72087" cy="1947774"/>
                    </a:xfrm>
                    <a:prstGeom prst="rect">
                      <a:avLst/>
                    </a:prstGeom>
                    <a:noFill/>
                    <a:ln>
                      <a:noFill/>
                    </a:ln>
                  </pic:spPr>
                </pic:pic>
              </a:graphicData>
            </a:graphic>
          </wp:inline>
        </w:drawing>
      </w:r>
    </w:p>
    <w:p w14:paraId="395A0B03" w14:textId="2009F213" w:rsidR="00A13109" w:rsidRPr="00D976A4" w:rsidRDefault="00A13109" w:rsidP="00A13109">
      <w:pPr>
        <w:pStyle w:val="Billedtekst"/>
      </w:pPr>
      <w:r>
        <w:t xml:space="preserve">Figur </w:t>
      </w:r>
      <w:fldSimple w:instr=" SEQ Figur \* ARABIC ">
        <w:r w:rsidR="00910A74">
          <w:rPr>
            <w:noProof/>
          </w:rPr>
          <w:t>7</w:t>
        </w:r>
      </w:fldSimple>
      <w:r>
        <w:t xml:space="preserve"> -</w:t>
      </w:r>
    </w:p>
    <w:p w14:paraId="33531D14" w14:textId="434CB4D0" w:rsidR="006E3946" w:rsidRPr="009552BB" w:rsidRDefault="006E3946" w:rsidP="00D976A4">
      <w:pPr>
        <w:keepNext/>
        <w:spacing w:line="360" w:lineRule="auto"/>
        <w:rPr>
          <w:color w:val="FF0000"/>
        </w:rPr>
      </w:pPr>
      <w:r w:rsidRPr="00B10033">
        <w:t xml:space="preserve">I </w:t>
      </w:r>
      <w:r w:rsidR="00443A23" w:rsidRPr="00443A23">
        <w:rPr>
          <w:i/>
          <w:iCs/>
        </w:rPr>
        <w:t>B</w:t>
      </w:r>
      <w:r w:rsidRPr="00443A23">
        <w:rPr>
          <w:i/>
          <w:iCs/>
        </w:rPr>
        <w:t xml:space="preserve">ilag </w:t>
      </w:r>
      <w:r w:rsidR="00A13109" w:rsidRPr="00443A23">
        <w:rPr>
          <w:i/>
          <w:iCs/>
        </w:rPr>
        <w:t>4</w:t>
      </w:r>
      <w:r w:rsidR="00443A23" w:rsidRPr="00443A23">
        <w:rPr>
          <w:i/>
          <w:iCs/>
        </w:rPr>
        <w:t xml:space="preserve"> – Brugerundersøgelse, Moesgaard Museum</w:t>
      </w:r>
      <w:r w:rsidRPr="00B10033">
        <w:t xml:space="preserve">, </w:t>
      </w:r>
      <w:r>
        <w:t>findes</w:t>
      </w:r>
      <w:r w:rsidR="004E244A">
        <w:t xml:space="preserve"> </w:t>
      </w:r>
      <w:r w:rsidR="00B10033">
        <w:t xml:space="preserve">et </w:t>
      </w:r>
      <w:r w:rsidR="004E244A">
        <w:t>link til</w:t>
      </w:r>
      <w:r>
        <w:t xml:space="preserve">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w:t>
      </w:r>
      <w:r w:rsidR="00560E26">
        <w:lastRenderedPageBreak/>
        <w:t>forhold til brug af hjemmesiden har størstedelen også svaret, at de gerne ville bruge den mere hvis der var mulighed for at blive mere involveret i f.eks. særudstillingerne og kunne dykke mere ned i dem.</w:t>
      </w:r>
      <w:r w:rsidR="0058035B">
        <w:t xml:space="preserve"> </w:t>
      </w:r>
      <w:commentRangeStart w:id="35"/>
      <w:r w:rsidR="0058035B" w:rsidRPr="008B30A2">
        <w:rPr>
          <w:color w:val="FF0000"/>
        </w:rPr>
        <w:t>(Kilde??)</w:t>
      </w:r>
      <w:commentRangeEnd w:id="35"/>
      <w:r w:rsidR="008B30A2">
        <w:rPr>
          <w:rStyle w:val="Kommentarhenvisning"/>
        </w:rPr>
        <w:commentReference w:id="35"/>
      </w:r>
    </w:p>
    <w:p w14:paraId="0EDE5ED0" w14:textId="17F11317" w:rsidR="00380A6D" w:rsidRPr="00CA55CB" w:rsidRDefault="00380A6D" w:rsidP="00380A6D">
      <w:pPr>
        <w:pStyle w:val="Overskrift2"/>
      </w:pPr>
      <w:bookmarkStart w:id="36" w:name="_Toc1578749784"/>
      <w:bookmarkStart w:id="37" w:name="_Toc152240462"/>
      <w:bookmarkStart w:id="38" w:name="_Toc152241290"/>
      <w:bookmarkStart w:id="39" w:name="_Toc152241370"/>
      <w:bookmarkStart w:id="40" w:name="_Toc152312333"/>
      <w:bookmarkStart w:id="41" w:name="_Toc153391936"/>
      <w:r w:rsidRPr="00CA55CB">
        <w:t>Field</w:t>
      </w:r>
      <w:bookmarkEnd w:id="36"/>
      <w:bookmarkEnd w:id="37"/>
      <w:bookmarkEnd w:id="38"/>
      <w:bookmarkEnd w:id="39"/>
      <w:bookmarkEnd w:id="40"/>
      <w:bookmarkEnd w:id="41"/>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738CDF7A" w:rsidR="00380A6D" w:rsidRPr="00CD136B" w:rsidRDefault="00380A6D" w:rsidP="00F0612A">
      <w:pPr>
        <w:spacing w:line="360" w:lineRule="auto"/>
      </w:pPr>
      <w:r w:rsidRPr="00CD136B">
        <w:t>Gravkammeret, som er udstillingens tredje del, er fremstillet i varme, rolige farver, som virker indbydende og omfavnende. Der er desuden rig mulighed for at fordybe sig i de originale illustrationer på væggene</w:t>
      </w:r>
      <w:r w:rsidR="000B4DE7">
        <w:t>,</w:t>
      </w:r>
      <w:r w:rsidRPr="00CD136B">
        <w:t xml:space="preserve"> som fortæller historier om den afdødes liv og efterliv</w:t>
      </w:r>
      <w:r w:rsidR="000E1A8F">
        <w:t>,</w:t>
      </w:r>
      <w:r w:rsidR="000062FF">
        <w:t xml:space="preserve"> </w:t>
      </w:r>
      <w:r w:rsidR="000062FF" w:rsidRPr="0005607F">
        <w:rPr>
          <w:i/>
          <w:iCs/>
        </w:rPr>
        <w:t xml:space="preserve">Bilag </w:t>
      </w:r>
      <w:r w:rsidR="00093C47">
        <w:rPr>
          <w:i/>
          <w:iCs/>
        </w:rPr>
        <w:t>5</w:t>
      </w:r>
      <w:r w:rsidR="000062FF" w:rsidRPr="0005607F">
        <w:rPr>
          <w:i/>
          <w:iCs/>
        </w:rPr>
        <w:t>.1</w:t>
      </w:r>
      <w:r w:rsidR="00524D7C" w:rsidRPr="0005607F">
        <w:rPr>
          <w:i/>
          <w:iCs/>
        </w:rPr>
        <w:t xml:space="preserve"> – Interview, </w:t>
      </w:r>
      <w:r w:rsidR="000D6D5E">
        <w:rPr>
          <w:i/>
          <w:iCs/>
        </w:rPr>
        <w:t xml:space="preserve">kunde – </w:t>
      </w:r>
      <w:r w:rsidR="00524D7C" w:rsidRPr="0005607F">
        <w:rPr>
          <w:i/>
          <w:iCs/>
        </w:rPr>
        <w:t>Pauline</w:t>
      </w:r>
      <w:r w:rsidR="0005607F">
        <w:rPr>
          <w:i/>
          <w:iCs/>
        </w:rPr>
        <w:t xml:space="preserve"> </w:t>
      </w:r>
      <w:r w:rsidR="0005607F" w:rsidRPr="00577D67">
        <w:t>(</w:t>
      </w:r>
      <w:r w:rsidR="00577D67" w:rsidRPr="007147FF">
        <w:t>timestamp:</w:t>
      </w:r>
      <w:r w:rsidR="00B62371" w:rsidRPr="007147FF">
        <w:t xml:space="preserve"> </w:t>
      </w:r>
      <w:r w:rsidR="004E57FC" w:rsidRPr="007147FF">
        <w:t>00</w:t>
      </w:r>
      <w:r w:rsidR="00577D67" w:rsidRPr="007147FF">
        <w:t>:</w:t>
      </w:r>
      <w:r w:rsidR="004E57FC" w:rsidRPr="007147FF">
        <w:t>05</w:t>
      </w:r>
      <w:r w:rsidR="00577D67" w:rsidRPr="007147FF">
        <w:t>:</w:t>
      </w:r>
      <w:r w:rsidR="004E57FC" w:rsidRPr="007147FF">
        <w:t>16</w:t>
      </w:r>
      <w:r w:rsidR="00577D67" w:rsidRPr="007147FF">
        <w:t>)</w:t>
      </w:r>
      <w:r w:rsidR="000E1A8F" w:rsidRPr="007147FF">
        <w:t xml:space="preserve"> </w:t>
      </w:r>
      <w:r w:rsidR="000E1A8F">
        <w:t xml:space="preserve">og </w:t>
      </w:r>
      <w:r w:rsidR="000E1A8F" w:rsidRPr="000E1A8F">
        <w:rPr>
          <w:i/>
          <w:iCs/>
        </w:rPr>
        <w:t xml:space="preserve">Bilag </w:t>
      </w:r>
      <w:r w:rsidR="001A310A">
        <w:rPr>
          <w:i/>
          <w:iCs/>
        </w:rPr>
        <w:t>6</w:t>
      </w:r>
      <w:r w:rsidR="000E1A8F" w:rsidRPr="000E1A8F">
        <w:rPr>
          <w:i/>
          <w:iCs/>
        </w:rPr>
        <w:t>.1 – Mailkorrespondance</w:t>
      </w:r>
      <w:r w:rsidR="00EE4C1D">
        <w:rPr>
          <w:i/>
          <w:iCs/>
        </w:rPr>
        <w:t xml:space="preserve">, </w:t>
      </w:r>
      <w:r w:rsidR="000E1A8F" w:rsidRPr="000E1A8F">
        <w:rPr>
          <w:i/>
          <w:iCs/>
        </w:rPr>
        <w:t>Pauline.</w:t>
      </w:r>
    </w:p>
    <w:p w14:paraId="015B70E7" w14:textId="6E9A7413"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64752E61" w:rsidR="002D4998" w:rsidRDefault="00380A6D" w:rsidP="005F1B1B">
      <w:pPr>
        <w:spacing w:line="360" w:lineRule="auto"/>
      </w:pPr>
      <w:r w:rsidRPr="00CD136B">
        <w:t>Som helhed er det tydeligt, at Moesgaard Museum har lagt et stort arbejde i, til forskel fra andre museer</w:t>
      </w:r>
      <w:r w:rsidR="00577D67">
        <w:t xml:space="preserve">, </w:t>
      </w:r>
      <w:r w:rsidR="00577D67" w:rsidRPr="0005607F">
        <w:rPr>
          <w:i/>
          <w:iCs/>
        </w:rPr>
        <w:t xml:space="preserve">Bilag </w:t>
      </w:r>
      <w:r w:rsidR="000D6D5E">
        <w:rPr>
          <w:i/>
          <w:iCs/>
        </w:rPr>
        <w:t>5</w:t>
      </w:r>
      <w:r w:rsidR="00577D67" w:rsidRPr="0005607F">
        <w:rPr>
          <w:i/>
          <w:iCs/>
        </w:rPr>
        <w:t xml:space="preserve">.1 – Interview, </w:t>
      </w:r>
      <w:r w:rsidR="000D6D5E">
        <w:rPr>
          <w:i/>
          <w:iCs/>
        </w:rPr>
        <w:t xml:space="preserve">kunde – </w:t>
      </w:r>
      <w:r w:rsidR="00577D67" w:rsidRPr="007147FF">
        <w:rPr>
          <w:i/>
          <w:iCs/>
        </w:rPr>
        <w:t xml:space="preserve">Pauline </w:t>
      </w:r>
      <w:r w:rsidR="00577D67" w:rsidRPr="007147FF">
        <w:t>(timestamp</w:t>
      </w:r>
      <w:r w:rsidR="00C45124" w:rsidRPr="007147FF">
        <w:t xml:space="preserve">: </w:t>
      </w:r>
      <w:r w:rsidR="00E21C5C" w:rsidRPr="007147FF">
        <w:t>00</w:t>
      </w:r>
      <w:r w:rsidR="00C45124" w:rsidRPr="007147FF">
        <w:t>:</w:t>
      </w:r>
      <w:r w:rsidR="00E21C5C" w:rsidRPr="007147FF">
        <w:t>10</w:t>
      </w:r>
      <w:r w:rsidR="00C45124" w:rsidRPr="007147FF">
        <w:t>:</w:t>
      </w:r>
      <w:r w:rsidR="00E21C5C" w:rsidRPr="007147FF">
        <w:t>08</w:t>
      </w:r>
      <w:r w:rsidR="00577D67" w:rsidRPr="007147FF">
        <w:t>)</w:t>
      </w:r>
      <w:r w:rsidRPr="007147FF">
        <w:t xml:space="preserve">, </w:t>
      </w:r>
      <w:r w:rsidRPr="00CD136B">
        <w:t xml:space="preserve">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5061E97D" w:rsidR="00EE2F68" w:rsidRPr="00C47C3E" w:rsidRDefault="001D643B" w:rsidP="005F1B1B">
      <w:pPr>
        <w:spacing w:line="360" w:lineRule="auto"/>
        <w:rPr>
          <w:i/>
          <w:color w:val="FF0000"/>
        </w:rPr>
      </w:pPr>
      <w:r w:rsidRPr="00436ADB">
        <w:rPr>
          <w:iCs/>
        </w:rPr>
        <w:lastRenderedPageBreak/>
        <w:t xml:space="preserve">Der er desuden ved hjælp af </w:t>
      </w:r>
      <w:r w:rsidR="00441FD3" w:rsidRPr="00436ADB">
        <w:rPr>
          <w:iCs/>
        </w:rPr>
        <w:t>to</w:t>
      </w:r>
      <w:r w:rsidR="00407DCC" w:rsidRPr="00436ADB">
        <w:rPr>
          <w:iCs/>
        </w:rPr>
        <w:t xml:space="preserve"> forskellige </w:t>
      </w:r>
      <w:r w:rsidRPr="00436ADB">
        <w:rPr>
          <w:iCs/>
        </w:rPr>
        <w:t>interviewguide</w:t>
      </w:r>
      <w:r w:rsidR="00441FD3" w:rsidRPr="00436ADB">
        <w:rPr>
          <w:iCs/>
        </w:rPr>
        <w:t>s</w:t>
      </w:r>
      <w:r w:rsidRPr="00436ADB">
        <w:rPr>
          <w:iCs/>
        </w:rPr>
        <w:t>,</w:t>
      </w:r>
      <w:r w:rsidRPr="00441FD3">
        <w:rPr>
          <w:i/>
        </w:rPr>
        <w:t xml:space="preserve"> </w:t>
      </w:r>
      <w:r w:rsidRPr="00436ADB">
        <w:rPr>
          <w:i/>
        </w:rPr>
        <w:t xml:space="preserve">Bilag </w:t>
      </w:r>
      <w:r w:rsidR="004D64B2" w:rsidRPr="00436ADB">
        <w:rPr>
          <w:i/>
        </w:rPr>
        <w:t>7</w:t>
      </w:r>
      <w:r w:rsidRPr="00436ADB">
        <w:rPr>
          <w:i/>
        </w:rPr>
        <w:t>.1 – Interviewguide</w:t>
      </w:r>
      <w:r w:rsidR="00EB58BF" w:rsidRPr="00436ADB">
        <w:rPr>
          <w:i/>
        </w:rPr>
        <w:t xml:space="preserve">, bruger </w:t>
      </w:r>
      <w:r w:rsidR="00EB58BF" w:rsidRPr="00436ADB">
        <w:rPr>
          <w:iCs/>
        </w:rPr>
        <w:t>og</w:t>
      </w:r>
      <w:r w:rsidR="00EB58BF" w:rsidRPr="00436ADB">
        <w:rPr>
          <w:i/>
        </w:rPr>
        <w:t xml:space="preserve"> Bilag </w:t>
      </w:r>
      <w:r w:rsidR="004D64B2" w:rsidRPr="00436ADB">
        <w:rPr>
          <w:i/>
        </w:rPr>
        <w:t>7</w:t>
      </w:r>
      <w:r w:rsidR="00EB58BF" w:rsidRPr="00436ADB">
        <w:rPr>
          <w:i/>
        </w:rPr>
        <w:t>.</w:t>
      </w:r>
      <w:r w:rsidR="004D64B2" w:rsidRPr="00436ADB">
        <w:rPr>
          <w:i/>
        </w:rPr>
        <w:t>2</w:t>
      </w:r>
      <w:r w:rsidR="0043254B" w:rsidRPr="00436ADB">
        <w:rPr>
          <w:i/>
        </w:rPr>
        <w:t xml:space="preserve"> – Interviewguide, kunde</w:t>
      </w:r>
      <w:r w:rsidRPr="00436ADB">
        <w:rPr>
          <w:iCs/>
        </w:rPr>
        <w:t xml:space="preserve">, fortaget interviews </w:t>
      </w:r>
      <w:r w:rsidR="007C33D8" w:rsidRPr="00436ADB">
        <w:rPr>
          <w:iCs/>
        </w:rPr>
        <w:t xml:space="preserve">med både gæster og </w:t>
      </w:r>
      <w:r w:rsidR="00BD336B" w:rsidRPr="00436ADB">
        <w:rPr>
          <w:iCs/>
        </w:rPr>
        <w:t xml:space="preserve">relevant personel </w:t>
      </w:r>
      <w:r w:rsidRPr="00436ADB">
        <w:rPr>
          <w:iCs/>
        </w:rPr>
        <w:t xml:space="preserve">på </w:t>
      </w:r>
      <w:r w:rsidR="005F2EB5" w:rsidRPr="00436ADB">
        <w:rPr>
          <w:iCs/>
        </w:rPr>
        <w:t>Moes</w:t>
      </w:r>
      <w:r w:rsidR="00FA48C6" w:rsidRPr="00436ADB">
        <w:rPr>
          <w:iCs/>
        </w:rPr>
        <w:t>gaard Museum</w:t>
      </w:r>
      <w:r w:rsidRPr="00436ADB">
        <w:rPr>
          <w:iCs/>
        </w:rPr>
        <w:t>,</w:t>
      </w:r>
      <w:r w:rsidRPr="00436ADB">
        <w:rPr>
          <w:i/>
          <w:iCs/>
        </w:rPr>
        <w:t xml:space="preserve"> </w:t>
      </w:r>
      <w:r w:rsidR="002F2C48" w:rsidRPr="00436ADB">
        <w:rPr>
          <w:i/>
        </w:rPr>
        <w:t xml:space="preserve">Bilag </w:t>
      </w:r>
      <w:r w:rsidR="00FD440C" w:rsidRPr="00436ADB">
        <w:rPr>
          <w:i/>
        </w:rPr>
        <w:t>8</w:t>
      </w:r>
      <w:r w:rsidR="002F2C48" w:rsidRPr="00436ADB">
        <w:rPr>
          <w:i/>
        </w:rPr>
        <w:t>.1-</w:t>
      </w:r>
      <w:r w:rsidR="00FD440C" w:rsidRPr="00436ADB">
        <w:rPr>
          <w:i/>
        </w:rPr>
        <w:t>8</w:t>
      </w:r>
      <w:r w:rsidR="002F2C48" w:rsidRPr="00436ADB">
        <w:rPr>
          <w:i/>
        </w:rPr>
        <w:t xml:space="preserve">.2 – Interview, bruger </w:t>
      </w:r>
      <w:r w:rsidR="002F2C48" w:rsidRPr="00436ADB">
        <w:rPr>
          <w:iCs/>
        </w:rPr>
        <w:t>og</w:t>
      </w:r>
      <w:r w:rsidR="002F2C48" w:rsidRPr="00436ADB">
        <w:rPr>
          <w:i/>
        </w:rPr>
        <w:t xml:space="preserve"> Bilag </w:t>
      </w:r>
      <w:r w:rsidR="00EB46CC" w:rsidRPr="00436ADB">
        <w:rPr>
          <w:i/>
        </w:rPr>
        <w:t>5</w:t>
      </w:r>
      <w:r w:rsidR="002F2C48" w:rsidRPr="00436ADB">
        <w:rPr>
          <w:i/>
        </w:rPr>
        <w:t>.1-</w:t>
      </w:r>
      <w:r w:rsidR="00EB46CC" w:rsidRPr="00436ADB">
        <w:rPr>
          <w:i/>
        </w:rPr>
        <w:t>5</w:t>
      </w:r>
      <w:r w:rsidR="002F2C48" w:rsidRPr="00436ADB">
        <w:rPr>
          <w:i/>
        </w:rPr>
        <w:t>.2 – Interview, kunde</w:t>
      </w:r>
      <w:r w:rsidRPr="00436ADB">
        <w:rPr>
          <w:i/>
          <w:iCs/>
        </w:rPr>
        <w:t>.</w:t>
      </w:r>
      <w:r w:rsidR="006318E1" w:rsidRPr="00436ADB">
        <w:rPr>
          <w:i/>
          <w:iCs/>
        </w:rPr>
        <w:t xml:space="preserve"> </w:t>
      </w:r>
    </w:p>
    <w:p w14:paraId="2463A0FA" w14:textId="46BA1E25" w:rsidR="00C0182F" w:rsidRPr="00C0182F" w:rsidRDefault="00C0182F" w:rsidP="00C0182F">
      <w:pPr>
        <w:pStyle w:val="Overskrift3"/>
        <w:rPr>
          <w:rStyle w:val="eop"/>
        </w:rPr>
      </w:pPr>
      <w:bookmarkStart w:id="42" w:name="_Toc153391937"/>
      <w:r w:rsidRPr="00C0182F">
        <w:rPr>
          <w:rStyle w:val="normaltextrun"/>
        </w:rPr>
        <w:t>Empathy Map</w:t>
      </w:r>
      <w:bookmarkEnd w:id="42"/>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4DBD32BF"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57387EA5"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3B18C96D"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2EA4189A"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19ED27C"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2E4B6B91"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533217D"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120EDF62"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234DABAC" w:rsidR="000C0467" w:rsidRPr="000C0467" w:rsidRDefault="00DB50FE" w:rsidP="005F1B1B">
      <w:pPr>
        <w:pStyle w:val="pf0"/>
        <w:numPr>
          <w:ilvl w:val="0"/>
          <w:numId w:val="12"/>
        </w:numPr>
        <w:spacing w:after="160" w:afterAutospacing="0" w:line="360" w:lineRule="auto"/>
        <w:rPr>
          <w:rFonts w:asciiTheme="minorHAnsi" w:hAnsiTheme="minorHAnsi" w:cstheme="minorHAnsi"/>
          <w:sz w:val="22"/>
          <w:szCs w:val="22"/>
        </w:rPr>
      </w:pPr>
      <w:r>
        <w:rPr>
          <w:rFonts w:ascii="Arial" w:hAnsi="Arial" w:cs="Arial"/>
          <w:noProof/>
          <w:sz w:val="20"/>
          <w:szCs w:val="20"/>
        </w:rPr>
        <w:drawing>
          <wp:anchor distT="0" distB="0" distL="114300" distR="114300" simplePos="0" relativeHeight="251658246" behindDoc="0" locked="0" layoutInCell="1" allowOverlap="1" wp14:anchorId="0BF8EF96" wp14:editId="1CF05EAE">
            <wp:simplePos x="0" y="0"/>
            <wp:positionH relativeFrom="column">
              <wp:posOffset>2969260</wp:posOffset>
            </wp:positionH>
            <wp:positionV relativeFrom="paragraph">
              <wp:posOffset>40005</wp:posOffset>
            </wp:positionV>
            <wp:extent cx="3061335" cy="3061335"/>
            <wp:effectExtent l="0" t="0" r="5715" b="5715"/>
            <wp:wrapSquare wrapText="bothSides"/>
            <wp:docPr id="476594642" name="Billede 47659464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1335" cy="3061335"/>
                    </a:xfrm>
                    <a:prstGeom prst="rect">
                      <a:avLst/>
                    </a:prstGeom>
                    <a:noFill/>
                    <a:ln>
                      <a:noFill/>
                    </a:ln>
                  </pic:spPr>
                </pic:pic>
              </a:graphicData>
            </a:graphic>
            <wp14:sizeRelH relativeFrom="page">
              <wp14:pctWidth>0</wp14:pctWidth>
            </wp14:sizeRelH>
            <wp14:sizeRelV relativeFrom="page">
              <wp14:pctHeight>0</wp14:pctHeight>
            </wp14:sizeRelV>
          </wp:anchor>
        </w:drawing>
      </w:r>
      <w:r w:rsidR="000C0467"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000C0467"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77844CEC"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r w:rsidR="003D11AD" w:rsidRPr="003D11AD">
        <w:rPr>
          <w:rFonts w:ascii="Arial" w:hAnsi="Arial" w:cs="Arial"/>
          <w:noProof/>
          <w:sz w:val="20"/>
          <w:szCs w:val="20"/>
        </w:rPr>
        <w:t xml:space="preserve"> </w:t>
      </w:r>
    </w:p>
    <w:p w14:paraId="0DA2A76C" w14:textId="5F9C7F8D" w:rsidR="00864239" w:rsidRPr="00864239" w:rsidRDefault="00DB50FE"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noProof/>
        </w:rPr>
        <mc:AlternateContent>
          <mc:Choice Requires="wps">
            <w:drawing>
              <wp:anchor distT="0" distB="0" distL="114300" distR="114300" simplePos="0" relativeHeight="251658245" behindDoc="0" locked="0" layoutInCell="1" allowOverlap="1" wp14:anchorId="7FC8AC88" wp14:editId="228D3AC6">
                <wp:simplePos x="0" y="0"/>
                <wp:positionH relativeFrom="column">
                  <wp:posOffset>2999740</wp:posOffset>
                </wp:positionH>
                <wp:positionV relativeFrom="paragraph">
                  <wp:posOffset>86360</wp:posOffset>
                </wp:positionV>
                <wp:extent cx="2774950" cy="148590"/>
                <wp:effectExtent l="0" t="0" r="6350" b="3810"/>
                <wp:wrapSquare wrapText="bothSides"/>
                <wp:docPr id="2128171196" name="Tekstfelt 2128171196"/>
                <wp:cNvGraphicFramePr/>
                <a:graphic xmlns:a="http://schemas.openxmlformats.org/drawingml/2006/main">
                  <a:graphicData uri="http://schemas.microsoft.com/office/word/2010/wordprocessingShape">
                    <wps:wsp>
                      <wps:cNvSpPr txBox="1"/>
                      <wps:spPr>
                        <a:xfrm>
                          <a:off x="0" y="0"/>
                          <a:ext cx="2774950" cy="148590"/>
                        </a:xfrm>
                        <a:prstGeom prst="rect">
                          <a:avLst/>
                        </a:prstGeom>
                        <a:solidFill>
                          <a:prstClr val="white"/>
                        </a:solidFill>
                        <a:ln>
                          <a:noFill/>
                        </a:ln>
                      </wps:spPr>
                      <wps:txbx>
                        <w:txbxContent>
                          <w:p w14:paraId="4D86CBF2" w14:textId="240709DB" w:rsidR="003D11AD" w:rsidRPr="00C90FCB" w:rsidRDefault="003D11AD" w:rsidP="003D11AD">
                            <w:pPr>
                              <w:pStyle w:val="Billedtekst"/>
                              <w:rPr>
                                <w:rFonts w:ascii="Arial" w:eastAsia="Times New Roman" w:hAnsi="Arial" w:cs="Arial"/>
                                <w:noProof/>
                                <w:kern w:val="0"/>
                                <w:sz w:val="20"/>
                                <w:szCs w:val="20"/>
                                <w14:ligatures w14:val="none"/>
                              </w:rPr>
                            </w:pPr>
                            <w:r>
                              <w:t xml:space="preserve">Figur </w:t>
                            </w:r>
                            <w:fldSimple w:instr=" SEQ Figur \* ARABIC ">
                              <w:r w:rsidR="00910A74">
                                <w:rPr>
                                  <w:noProof/>
                                </w:rPr>
                                <w:t>8</w:t>
                              </w:r>
                            </w:fldSimple>
                            <w:r>
                              <w:t xml:space="preserve"> - Udfyldt empathy 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8AC88" id="Tekstfelt 2128171196" o:spid="_x0000_s1030" type="#_x0000_t202" style="position:absolute;left:0;text-align:left;margin-left:236.2pt;margin-top:6.8pt;width:218.5pt;height:11.7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" stroked="f">
                <v:textbox inset="0,0,0,0">
                  <w:txbxContent>
                    <w:p w14:paraId="4D86CBF2" w14:textId="240709DB" w:rsidR="003D11AD" w:rsidRPr="00C90FCB" w:rsidRDefault="003D11AD" w:rsidP="003D11AD">
                      <w:pPr>
                        <w:pStyle w:val="Billedtekst"/>
                        <w:rPr>
                          <w:rFonts w:ascii="Arial" w:eastAsia="Times New Roman" w:hAnsi="Arial" w:cs="Arial"/>
                          <w:noProof/>
                          <w:kern w:val="0"/>
                          <w:sz w:val="20"/>
                          <w:szCs w:val="20"/>
                          <w14:ligatures w14:val="none"/>
                        </w:rPr>
                      </w:pPr>
                      <w:r>
                        <w:t xml:space="preserve">Figur </w:t>
                      </w:r>
                      <w:fldSimple w:instr=" SEQ Figur \* ARABIC ">
                        <w:r w:rsidR="00910A74">
                          <w:rPr>
                            <w:noProof/>
                          </w:rPr>
                          <w:t>8</w:t>
                        </w:r>
                      </w:fldSimple>
                      <w:r>
                        <w:t xml:space="preserve"> - Udfyldt empathy map</w:t>
                      </w:r>
                    </w:p>
                  </w:txbxContent>
                </v:textbox>
                <w10:wrap type="square"/>
              </v:shape>
            </w:pict>
          </mc:Fallback>
        </mc:AlternateContent>
      </w:r>
      <w:r w:rsidR="0073002F">
        <w:rPr>
          <w:rStyle w:val="eop"/>
          <w:rFonts w:ascii="Calibri" w:eastAsiaTheme="majorEastAsia" w:hAnsi="Calibri" w:cs="Calibri"/>
          <w:sz w:val="22"/>
          <w:szCs w:val="22"/>
        </w:rPr>
        <w:t xml:space="preserve"> </w:t>
      </w:r>
    </w:p>
    <w:p w14:paraId="227DF162" w14:textId="77777777" w:rsidR="00380A6D" w:rsidRDefault="00380A6D" w:rsidP="00380A6D">
      <w:pPr>
        <w:pStyle w:val="Overskrift2"/>
      </w:pPr>
      <w:bookmarkStart w:id="43" w:name="_Toc152241291"/>
      <w:bookmarkStart w:id="44" w:name="_Toc152241371"/>
      <w:bookmarkStart w:id="45" w:name="_Toc152312334"/>
      <w:bookmarkStart w:id="46" w:name="_Toc153391938"/>
      <w:r w:rsidRPr="0092447A">
        <w:lastRenderedPageBreak/>
        <w:t>Konkurrent</w:t>
      </w:r>
      <w:bookmarkEnd w:id="43"/>
      <w:bookmarkEnd w:id="44"/>
      <w:bookmarkEnd w:id="45"/>
      <w:r>
        <w:t>undersøgelse</w:t>
      </w:r>
      <w:bookmarkEnd w:id="46"/>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47"/>
      <w:r w:rsidRPr="00CD136B">
        <w:t>Statistik</w:t>
      </w:r>
      <w:commentRangeEnd w:id="47"/>
      <w:r w:rsidRPr="00CD136B">
        <w:rPr>
          <w:rStyle w:val="Kommentarhenvisning"/>
        </w:rPr>
        <w:commentReference w:id="47"/>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38CEEF8C"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9A18FD">
        <w:rPr>
          <w:i/>
          <w:iCs/>
        </w:rPr>
        <w:t xml:space="preserve">Bilag </w:t>
      </w:r>
      <w:r w:rsidR="009A18FD" w:rsidRPr="009A18FD">
        <w:rPr>
          <w:i/>
          <w:iCs/>
        </w:rPr>
        <w:t>5.2</w:t>
      </w:r>
      <w:r w:rsidRPr="009A18FD">
        <w:rPr>
          <w:i/>
          <w:iCs/>
        </w:rPr>
        <w:t xml:space="preserve"> – </w:t>
      </w:r>
      <w:r w:rsidR="009A18FD" w:rsidRPr="009A18FD">
        <w:rPr>
          <w:i/>
          <w:iCs/>
        </w:rPr>
        <w:t>Interview, Kunde - Uffe</w:t>
      </w:r>
      <w:r>
        <w:t>, og Moesgaard Museum ser derfor dette projekt som en mulig inspirationskilde til deres videre arbejde med en inspirerende webside, som kan gøre online besøgende til fysisk besøgende.</w:t>
      </w:r>
    </w:p>
    <w:p w14:paraId="33A736DF" w14:textId="6EDBBFBB"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xml:space="preserve">, Bilag </w:t>
      </w:r>
      <w:r w:rsidR="00B4686C">
        <w:rPr>
          <w:i/>
          <w:iCs/>
          <w:color w:val="FF0000"/>
        </w:rPr>
        <w:t>9</w:t>
      </w:r>
      <w:r w:rsidRPr="008C32A7">
        <w:rPr>
          <w:i/>
          <w:iCs/>
          <w:color w:val="FF0000"/>
        </w:rPr>
        <w:t>.</w:t>
      </w:r>
      <w:r w:rsidR="009A18FD">
        <w:rPr>
          <w:i/>
          <w:iCs/>
          <w:color w:val="FF0000"/>
        </w:rPr>
        <w:t>1-</w:t>
      </w:r>
      <w:r w:rsidR="00B4686C">
        <w:rPr>
          <w:i/>
          <w:iCs/>
          <w:color w:val="FF0000"/>
        </w:rPr>
        <w:t>9</w:t>
      </w:r>
      <w:r w:rsidR="009A18FD">
        <w:rPr>
          <w:i/>
          <w:iCs/>
          <w:color w:val="FF0000"/>
        </w:rPr>
        <w:t>.</w:t>
      </w:r>
      <w:r w:rsidR="00B4686C">
        <w:rPr>
          <w:i/>
          <w:iCs/>
          <w:color w:val="FF0000"/>
        </w:rPr>
        <w:t>?</w:t>
      </w:r>
      <w:r w:rsidRPr="008C32A7">
        <w:rPr>
          <w:i/>
          <w:iCs/>
          <w:color w:val="FF0000"/>
        </w:rPr>
        <w:t xml:space="preserve">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7147FF">
      <w:pPr>
        <w:pStyle w:val="Overskrift2"/>
        <w:rPr>
          <w:rStyle w:val="normaltextrun"/>
          <w:rFonts w:ascii="Calibri Light" w:hAnsi="Calibri Light" w:cs="Calibri Light"/>
          <w:b/>
          <w:bCs/>
          <w:color w:val="2F5496"/>
          <w:sz w:val="32"/>
          <w:szCs w:val="32"/>
        </w:rPr>
      </w:pPr>
      <w:bookmarkStart w:id="48" w:name="_Toc153391939"/>
      <w:r w:rsidRPr="000B79FE">
        <w:rPr>
          <w:rStyle w:val="Overskrift3Tegn"/>
        </w:rPr>
        <w:t>Experience map</w:t>
      </w:r>
      <w:bookmarkEnd w:id="48"/>
      <w:r w:rsidRPr="76D62C48">
        <w:rPr>
          <w:rStyle w:val="normaltextrun"/>
          <w:rFonts w:ascii="Calibri Light" w:hAnsi="Calibri Light" w:cs="Calibri Light"/>
          <w:b/>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4F6EFDB6" w14:textId="2BFBAA6E"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00DBFEB4" w14:textId="3F5A3D14"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w:t>
      </w:r>
      <w:r w:rsidR="000B230F">
        <w:rPr>
          <w:rStyle w:val="normaltextrun"/>
          <w:rFonts w:asciiTheme="minorHAnsi" w:hAnsiTheme="minorHAnsi" w:cstheme="minorHAnsi"/>
          <w:color w:val="000000"/>
          <w:sz w:val="22"/>
          <w:szCs w:val="22"/>
        </w:rPr>
        <w:t>e</w:t>
      </w:r>
      <w:r w:rsidRPr="00214D97">
        <w:rPr>
          <w:rStyle w:val="normaltextrun"/>
          <w:rFonts w:asciiTheme="minorHAnsi" w:hAnsiTheme="minorHAnsi" w:cstheme="minorHAnsi"/>
          <w:color w:val="000000"/>
          <w:sz w:val="22"/>
          <w:szCs w:val="22"/>
        </w:rPr>
        <w:t xml:space="preserve"> indsigter som experience mappet har formidlet,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w:t>
      </w:r>
      <w:r w:rsidR="003D358A">
        <w:rPr>
          <w:rStyle w:val="normaltextrun"/>
          <w:rFonts w:asciiTheme="minorHAnsi" w:hAnsiTheme="minorHAnsi" w:cstheme="minorHAnsi"/>
          <w:color w:val="000000"/>
          <w:sz w:val="22"/>
          <w:szCs w:val="22"/>
        </w:rPr>
        <w:t xml:space="preserve">, se </w:t>
      </w:r>
      <w:r w:rsidR="003D358A" w:rsidRPr="002E60DD">
        <w:rPr>
          <w:rStyle w:val="normaltextrun"/>
          <w:rFonts w:asciiTheme="minorHAnsi" w:hAnsiTheme="minorHAnsi" w:cstheme="minorHAnsi"/>
          <w:i/>
          <w:iCs/>
          <w:color w:val="000000"/>
          <w:sz w:val="22"/>
          <w:szCs w:val="22"/>
        </w:rPr>
        <w:t>Figur</w:t>
      </w:r>
      <w:r w:rsidR="006C7012" w:rsidRPr="002E60DD">
        <w:rPr>
          <w:rStyle w:val="normaltextrun"/>
          <w:rFonts w:asciiTheme="minorHAnsi" w:hAnsiTheme="minorHAnsi" w:cstheme="minorHAnsi"/>
          <w:i/>
          <w:iCs/>
          <w:color w:val="000000"/>
          <w:sz w:val="22"/>
          <w:szCs w:val="22"/>
        </w:rPr>
        <w:t xml:space="preserve"> 9</w:t>
      </w:r>
      <w:r w:rsidR="002E60DD">
        <w:rPr>
          <w:rStyle w:val="normaltextrun"/>
          <w:rFonts w:asciiTheme="minorHAnsi" w:hAnsiTheme="minorHAnsi" w:cstheme="minorHAnsi"/>
          <w:color w:val="000000"/>
          <w:sz w:val="22"/>
          <w:szCs w:val="22"/>
        </w:rPr>
        <w:t>.</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1A35B181" w14:textId="77777777" w:rsidR="006C7012" w:rsidRDefault="006C7012" w:rsidP="006C7012">
      <w:pPr>
        <w:pStyle w:val="paragraph"/>
        <w:keepNext/>
        <w:spacing w:before="0" w:beforeAutospacing="0" w:after="160" w:afterAutospacing="0" w:line="360" w:lineRule="auto"/>
        <w:jc w:val="both"/>
        <w:textAlignment w:val="baseline"/>
      </w:pPr>
      <w:r w:rsidRPr="006C7012">
        <w:rPr>
          <w:b/>
          <w:bCs/>
          <w:noProof/>
          <w:color w:val="FF0000"/>
        </w:rPr>
        <w:lastRenderedPageBreak/>
        <w:drawing>
          <wp:inline distT="0" distB="0" distL="0" distR="0" wp14:anchorId="6526F1A5" wp14:editId="04AA6A21">
            <wp:extent cx="6120130" cy="3345180"/>
            <wp:effectExtent l="0" t="0" r="0" b="7620"/>
            <wp:docPr id="1558644620" name="Billede 1558644620" descr="Et billede, der indeholder tekst, skærmbillede, Font/skrifttype, 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644620" name="Billede 1" descr="Et billede, der indeholder tekst, skærmbillede, Font/skrifttype, menu"/>
                    <pic:cNvPicPr/>
                  </pic:nvPicPr>
                  <pic:blipFill>
                    <a:blip r:embed="rId20"/>
                    <a:stretch>
                      <a:fillRect/>
                    </a:stretch>
                  </pic:blipFill>
                  <pic:spPr>
                    <a:xfrm>
                      <a:off x="0" y="0"/>
                      <a:ext cx="6120130" cy="3345180"/>
                    </a:xfrm>
                    <a:prstGeom prst="rect">
                      <a:avLst/>
                    </a:prstGeom>
                  </pic:spPr>
                </pic:pic>
              </a:graphicData>
            </a:graphic>
          </wp:inline>
        </w:drawing>
      </w:r>
    </w:p>
    <w:p w14:paraId="18E75425" w14:textId="02B936AF" w:rsidR="006C7012" w:rsidRDefault="006C7012" w:rsidP="006C7012">
      <w:pPr>
        <w:pStyle w:val="Billedtekst"/>
        <w:jc w:val="both"/>
      </w:pPr>
      <w:r>
        <w:t xml:space="preserve">Figur </w:t>
      </w:r>
      <w:fldSimple w:instr=" SEQ Figur \* ARABIC ">
        <w:r w:rsidR="00910A74">
          <w:rPr>
            <w:noProof/>
          </w:rPr>
          <w:t>9</w:t>
        </w:r>
      </w:fldSimple>
      <w:r>
        <w:t xml:space="preserve"> - Udfyldt experience map</w:t>
      </w:r>
    </w:p>
    <w:p w14:paraId="75B63C70" w14:textId="1108D08F" w:rsidR="000B79FE" w:rsidRPr="00E124FA" w:rsidRDefault="5625510A" w:rsidP="00E124FA">
      <w:pPr>
        <w:pStyle w:val="paragraph"/>
        <w:spacing w:before="0" w:beforeAutospacing="0" w:after="16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 xml:space="preserve">Testpersonens skuffelse baseres på sitets statiske udtryk, samt den overdrevene brug af tekst. Manglen på de grafiske stimuli er med til at tabe brugeren og </w:t>
      </w:r>
      <w:r w:rsidRPr="5625510A">
        <w:rPr>
          <w:rStyle w:val="normaltextrun"/>
          <w:rFonts w:asciiTheme="minorHAnsi" w:hAnsiTheme="minorHAnsi" w:cstheme="minorBidi"/>
          <w:sz w:val="22"/>
          <w:szCs w:val="22"/>
        </w:rPr>
        <w:t>denne indsigt medfører at dette projekt har skærpet fokusset på de</w:t>
      </w:r>
      <w:r w:rsidRPr="5625510A">
        <w:rPr>
          <w:rStyle w:val="normaltextrun"/>
          <w:rFonts w:asciiTheme="minorHAnsi" w:hAnsiTheme="minorHAnsi" w:cstheme="minorBidi"/>
          <w:color w:val="000000" w:themeColor="text1"/>
          <w:sz w:val="22"/>
          <w:szCs w:val="22"/>
        </w:rPr>
        <w:t xml:space="preserve"> hvor de grafiske stimuli.    </w:t>
      </w:r>
      <w:r w:rsidRPr="5625510A">
        <w:rPr>
          <w:rStyle w:val="eop"/>
          <w:rFonts w:asciiTheme="minorHAnsi" w:eastAsiaTheme="majorEastAsia" w:hAnsiTheme="minorHAnsi" w:cstheme="minorBidi"/>
          <w:color w:val="000000" w:themeColor="text1"/>
          <w:sz w:val="22"/>
          <w:szCs w:val="22"/>
        </w:rPr>
        <w:t> </w:t>
      </w:r>
    </w:p>
    <w:p w14:paraId="6B399766" w14:textId="5016DDC1"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w:t>
      </w:r>
      <w:r w:rsidR="006C7012">
        <w:rPr>
          <w:rStyle w:val="normaltextrun"/>
          <w:rFonts w:asciiTheme="minorHAnsi" w:hAnsiTheme="minorHAnsi" w:cstheme="minorHAnsi"/>
          <w:color w:val="000000"/>
          <w:sz w:val="22"/>
          <w:szCs w:val="22"/>
        </w:rPr>
        <w:t>.</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5B538318" w14:textId="6EE97C2E" w:rsidR="00380A6D" w:rsidRPr="006C7012" w:rsidRDefault="00380A6D" w:rsidP="006C7012">
      <w:pPr>
        <w:keepNext/>
        <w:spacing w:line="360" w:lineRule="auto"/>
      </w:pPr>
      <w:r>
        <w:br w:type="page"/>
      </w:r>
    </w:p>
    <w:p w14:paraId="21BA7048" w14:textId="77777777" w:rsidR="00380A6D" w:rsidRPr="00450D9E" w:rsidRDefault="00380A6D" w:rsidP="00696667">
      <w:pPr>
        <w:pStyle w:val="Overskrift2"/>
      </w:pPr>
      <w:bookmarkStart w:id="49" w:name="_Toc152312335"/>
      <w:bookmarkStart w:id="50" w:name="_Toc153391940"/>
      <w:r w:rsidRPr="00450D9E">
        <w:lastRenderedPageBreak/>
        <w:t>Value Proposition Canvas</w:t>
      </w:r>
      <w:bookmarkEnd w:id="49"/>
      <w:bookmarkEnd w:id="50"/>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73FD0062" w14:textId="1A111B03" w:rsidR="00F23A0B" w:rsidRDefault="00380A6D" w:rsidP="00F23A0B">
      <w:pPr>
        <w:keepNext/>
        <w:spacing w:line="360" w:lineRule="auto"/>
      </w:pPr>
      <w:r w:rsidRPr="00450D9E">
        <w:t>VPC’en</w:t>
      </w:r>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00117285" w:rsidRPr="00117285">
        <w:rPr>
          <w:bCs/>
          <w:i/>
          <w:iCs/>
        </w:rPr>
        <w:t>B</w:t>
      </w:r>
      <w:r w:rsidRPr="00117285">
        <w:rPr>
          <w:bCs/>
          <w:i/>
          <w:iCs/>
        </w:rPr>
        <w:t>ilag</w:t>
      </w:r>
      <w:r w:rsidRPr="00117285">
        <w:rPr>
          <w:i/>
          <w:iCs/>
          <w:color w:val="FF0000"/>
        </w:rPr>
        <w:t xml:space="preserve"> </w:t>
      </w:r>
      <w:r w:rsidR="00A82FB7" w:rsidRPr="00117285">
        <w:rPr>
          <w:i/>
          <w:iCs/>
        </w:rPr>
        <w:t>8</w:t>
      </w:r>
      <w:r w:rsidR="00117285" w:rsidRPr="00117285">
        <w:rPr>
          <w:i/>
          <w:iCs/>
        </w:rPr>
        <w:t>.</w:t>
      </w:r>
      <w:r w:rsidR="00A82FB7" w:rsidRPr="00117285">
        <w:rPr>
          <w:i/>
          <w:iCs/>
        </w:rPr>
        <w:t xml:space="preserve">1-8.2 </w:t>
      </w:r>
      <w:r w:rsidR="00117285" w:rsidRPr="00117285">
        <w:rPr>
          <w:i/>
          <w:iCs/>
        </w:rPr>
        <w:t>–</w:t>
      </w:r>
      <w:r w:rsidRPr="00117285">
        <w:rPr>
          <w:i/>
          <w:iCs/>
        </w:rPr>
        <w:t xml:space="preserve"> </w:t>
      </w:r>
      <w:r w:rsidR="00117285" w:rsidRPr="00117285">
        <w:rPr>
          <w:i/>
          <w:iCs/>
        </w:rPr>
        <w:t>Interview, bruger</w:t>
      </w:r>
      <w:r w:rsidR="00117285">
        <w:t xml:space="preserve"> </w:t>
      </w:r>
      <w:r w:rsidRPr="00450D9E">
        <w:t xml:space="preserve">og kunden, </w:t>
      </w:r>
      <w:r w:rsidR="002309D8" w:rsidRPr="000E33BE">
        <w:rPr>
          <w:i/>
          <w:iCs/>
        </w:rPr>
        <w:t xml:space="preserve">Bilag 5.1-5.2 – Interview, </w:t>
      </w:r>
      <w:r w:rsidR="000E33BE" w:rsidRPr="000E33BE">
        <w:rPr>
          <w:i/>
          <w:iCs/>
        </w:rPr>
        <w:t>kunde</w:t>
      </w:r>
      <w:r w:rsidRPr="00450D9E">
        <w:t>. Der udledes fra denne VPC</w:t>
      </w:r>
      <w:r w:rsidR="002309D8">
        <w:t xml:space="preserve">, </w:t>
      </w:r>
      <w:r w:rsidR="002309D8" w:rsidRPr="009C3F67">
        <w:rPr>
          <w:i/>
          <w:iCs/>
        </w:rPr>
        <w:t xml:space="preserve">Figur </w:t>
      </w:r>
      <w:r w:rsidR="009C3F67" w:rsidRPr="009C3F67">
        <w:rPr>
          <w:i/>
          <w:iCs/>
        </w:rPr>
        <w:t>10</w:t>
      </w:r>
      <w:r w:rsidRPr="00450D9E">
        <w:t>,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r w:rsidR="00F23A0B" w:rsidRPr="00F23A0B">
        <w:rPr>
          <w:rFonts w:ascii="Arial" w:hAnsi="Arial" w:cs="Arial"/>
          <w:noProof/>
          <w:sz w:val="20"/>
          <w:szCs w:val="20"/>
        </w:rPr>
        <w:t xml:space="preserve"> </w:t>
      </w:r>
      <w:r w:rsidR="00F23A0B">
        <w:rPr>
          <w:rFonts w:ascii="Arial" w:hAnsi="Arial" w:cs="Arial"/>
          <w:noProof/>
          <w:sz w:val="20"/>
          <w:szCs w:val="20"/>
        </w:rPr>
        <w:drawing>
          <wp:inline distT="0" distB="0" distL="0" distR="0" wp14:anchorId="34EF1A4D" wp14:editId="161D394C">
            <wp:extent cx="6153150" cy="2912178"/>
            <wp:effectExtent l="0" t="0" r="0" b="2540"/>
            <wp:docPr id="1894611849" name="Billede 189461184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4263" cy="2922170"/>
                    </a:xfrm>
                    <a:prstGeom prst="rect">
                      <a:avLst/>
                    </a:prstGeom>
                    <a:noFill/>
                    <a:ln>
                      <a:noFill/>
                    </a:ln>
                  </pic:spPr>
                </pic:pic>
              </a:graphicData>
            </a:graphic>
          </wp:inline>
        </w:drawing>
      </w:r>
    </w:p>
    <w:p w14:paraId="23D6BD47" w14:textId="501F83C2" w:rsidR="00380A6D" w:rsidRPr="00B35E40" w:rsidRDefault="00F23A0B" w:rsidP="00F23A0B">
      <w:pPr>
        <w:pStyle w:val="Billedtekst"/>
      </w:pPr>
      <w:r w:rsidRPr="00B35E40">
        <w:t xml:space="preserve">Figur </w:t>
      </w:r>
      <w:r>
        <w:fldChar w:fldCharType="begin"/>
      </w:r>
      <w:r w:rsidRPr="00B35E40">
        <w:instrText xml:space="preserve"> SEQ Figur \* ARABIC </w:instrText>
      </w:r>
      <w:r>
        <w:fldChar w:fldCharType="separate"/>
      </w:r>
      <w:r w:rsidR="00910A74" w:rsidRPr="00B35E40">
        <w:rPr>
          <w:noProof/>
        </w:rPr>
        <w:t>10</w:t>
      </w:r>
      <w:r>
        <w:fldChar w:fldCharType="end"/>
      </w:r>
      <w:r w:rsidRPr="00B35E40">
        <w:t xml:space="preserve"> - Udfyldt Value Proposition Canvas</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Pains”).</w:t>
      </w:r>
    </w:p>
    <w:p w14:paraId="4B0C3D7C" w14:textId="77777777" w:rsidR="00C248EA" w:rsidRDefault="00C248EA" w:rsidP="00F0612A">
      <w:pPr>
        <w:spacing w:line="360" w:lineRule="auto"/>
        <w:jc w:val="both"/>
      </w:pPr>
    </w:p>
    <w:p w14:paraId="191CAAEF" w14:textId="77777777" w:rsidR="00C248EA" w:rsidRPr="00450D9E" w:rsidRDefault="00C248EA" w:rsidP="00F0612A">
      <w:pPr>
        <w:spacing w:line="360" w:lineRule="auto"/>
        <w:jc w:val="both"/>
      </w:pPr>
    </w:p>
    <w:p w14:paraId="7010D091" w14:textId="77777777" w:rsidR="00380A6D" w:rsidRDefault="00380A6D" w:rsidP="00696667">
      <w:pPr>
        <w:pStyle w:val="Overskrift3"/>
      </w:pPr>
      <w:bookmarkStart w:id="51" w:name="_Toc665944493"/>
      <w:bookmarkStart w:id="52" w:name="_Toc152239608"/>
      <w:bookmarkStart w:id="53" w:name="_Toc152240465"/>
      <w:bookmarkStart w:id="54" w:name="_Toc152241293"/>
      <w:bookmarkStart w:id="55" w:name="_Toc152241373"/>
      <w:bookmarkStart w:id="56" w:name="_Toc152312336"/>
      <w:bookmarkStart w:id="57" w:name="_Toc153391941"/>
      <w:r w:rsidRPr="00450D9E">
        <w:lastRenderedPageBreak/>
        <w:t>Delkonklusion</w:t>
      </w:r>
      <w:bookmarkEnd w:id="51"/>
      <w:bookmarkEnd w:id="52"/>
      <w:bookmarkEnd w:id="53"/>
      <w:bookmarkEnd w:id="54"/>
      <w:bookmarkEnd w:id="55"/>
      <w:bookmarkEnd w:id="56"/>
      <w:bookmarkEnd w:id="57"/>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13CB412C" w14:textId="17D11003" w:rsidR="00380A6D" w:rsidRPr="00450D9E" w:rsidRDefault="00380A6D" w:rsidP="00696667">
      <w:pPr>
        <w:pStyle w:val="Overskrift2"/>
        <w:rPr>
          <w:rStyle w:val="eop"/>
        </w:rPr>
      </w:pPr>
      <w:bookmarkStart w:id="58" w:name="_Toc153391942"/>
      <w:r w:rsidRPr="00450D9E">
        <w:rPr>
          <w:rStyle w:val="normaltextrun"/>
        </w:rPr>
        <w:t>Målgruppe segmentering</w:t>
      </w:r>
      <w:bookmarkEnd w:id="58"/>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0D82A972"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p>
    <w:p w14:paraId="43EC7FF1" w14:textId="77777777" w:rsidR="00B119A0" w:rsidRDefault="00380A6D" w:rsidP="00B119A0">
      <w:pPr>
        <w:pStyle w:val="paragraph"/>
        <w:keepNext/>
        <w:spacing w:before="0" w:beforeAutospacing="0" w:after="160" w:afterAutospacing="0" w:line="360" w:lineRule="auto"/>
        <w:jc w:val="both"/>
        <w:textAlignment w:val="baseline"/>
      </w:pPr>
      <w:r w:rsidRPr="00450D9E">
        <w:rPr>
          <w:rStyle w:val="normaltextrun"/>
          <w:rFonts w:asciiTheme="minorHAnsi" w:hAnsiTheme="minorHAnsi" w:cstheme="minorHAnsi"/>
          <w:color w:val="FF0000"/>
          <w:sz w:val="22"/>
          <w:szCs w:val="22"/>
          <w:shd w:val="clear" w:color="auto" w:fill="FFFFFF"/>
        </w:rPr>
        <w:t xml:space="preserve"> </w:t>
      </w:r>
      <w:r w:rsidR="008340DC">
        <w:rPr>
          <w:rFonts w:ascii="Arial" w:hAnsi="Arial" w:cs="Arial"/>
          <w:noProof/>
          <w:sz w:val="20"/>
          <w:szCs w:val="20"/>
        </w:rPr>
        <w:drawing>
          <wp:inline distT="0" distB="0" distL="0" distR="0" wp14:anchorId="0EA310E0" wp14:editId="5582266B">
            <wp:extent cx="5981253" cy="2884170"/>
            <wp:effectExtent l="0" t="0" r="635" b="0"/>
            <wp:docPr id="1364718425" name="Billede 136471842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pic:cNvPicPr>
                      <a:picLocks noChangeAspect="1" noChangeArrowheads="1"/>
                    </pic:cNvPicPr>
                  </pic:nvPicPr>
                  <pic:blipFill rotWithShape="1">
                    <a:blip r:embed="rId22">
                      <a:extLst>
                        <a:ext uri="{28A0092B-C50C-407E-A947-70E740481C1C}">
                          <a14:useLocalDpi xmlns:a14="http://schemas.microsoft.com/office/drawing/2010/main" val="0"/>
                        </a:ext>
                      </a:extLst>
                    </a:blip>
                    <a:srcRect t="21717"/>
                    <a:stretch/>
                  </pic:blipFill>
                  <pic:spPr bwMode="auto">
                    <a:xfrm>
                      <a:off x="0" y="0"/>
                      <a:ext cx="6005011" cy="2895626"/>
                    </a:xfrm>
                    <a:prstGeom prst="rect">
                      <a:avLst/>
                    </a:prstGeom>
                    <a:noFill/>
                    <a:ln>
                      <a:noFill/>
                    </a:ln>
                    <a:extLst>
                      <a:ext uri="{53640926-AAD7-44D8-BBD7-CCE9431645EC}">
                        <a14:shadowObscured xmlns:a14="http://schemas.microsoft.com/office/drawing/2010/main"/>
                      </a:ext>
                    </a:extLst>
                  </pic:spPr>
                </pic:pic>
              </a:graphicData>
            </a:graphic>
          </wp:inline>
        </w:drawing>
      </w:r>
    </w:p>
    <w:p w14:paraId="62F52148" w14:textId="28A4DB85" w:rsidR="00B119A0" w:rsidRDefault="00B119A0" w:rsidP="00B119A0">
      <w:pPr>
        <w:pStyle w:val="Billedtekst"/>
        <w:jc w:val="both"/>
      </w:pPr>
      <w:r>
        <w:t xml:space="preserve">Figur </w:t>
      </w:r>
      <w:fldSimple w:instr=" SEQ Figur \* ARABIC ">
        <w:r w:rsidR="00910A74">
          <w:rPr>
            <w:noProof/>
          </w:rPr>
          <w:t>11</w:t>
        </w:r>
      </w:fldSimple>
      <w:r>
        <w:t xml:space="preserve"> - </w:t>
      </w:r>
    </w:p>
    <w:p w14:paraId="23071CD1" w14:textId="2A9FA4D2" w:rsidR="00380A6D" w:rsidRPr="00450D9E" w:rsidRDefault="000161D7"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Pr>
          <w:rFonts w:ascii="Arial" w:hAnsi="Arial" w:cs="Arial"/>
          <w:noProof/>
          <w:sz w:val="20"/>
          <w:szCs w:val="20"/>
        </w:rPr>
        <w:lastRenderedPageBreak/>
        <w:drawing>
          <wp:anchor distT="0" distB="0" distL="114300" distR="114300" simplePos="0" relativeHeight="251658247" behindDoc="0" locked="0" layoutInCell="1" allowOverlap="1" wp14:anchorId="0160FF8F" wp14:editId="3201F803">
            <wp:simplePos x="0" y="0"/>
            <wp:positionH relativeFrom="column">
              <wp:posOffset>3499485</wp:posOffset>
            </wp:positionH>
            <wp:positionV relativeFrom="paragraph">
              <wp:posOffset>0</wp:posOffset>
            </wp:positionV>
            <wp:extent cx="2524125" cy="3365500"/>
            <wp:effectExtent l="19050" t="19050" r="28575" b="25400"/>
            <wp:wrapSquare wrapText="bothSides"/>
            <wp:docPr id="1866618671" name="Billede 186661867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4125" cy="3365500"/>
                    </a:xfrm>
                    <a:prstGeom prst="rect">
                      <a:avLst/>
                    </a:prstGeom>
                    <a:ln w="3175" cap="sq">
                      <a:solidFill>
                        <a:srgbClr val="000000"/>
                      </a:solidFill>
                      <a:prstDash val="solid"/>
                      <a:miter lim="800000"/>
                    </a:ln>
                    <a:effectLst/>
                  </pic:spPr>
                </pic:pic>
              </a:graphicData>
            </a:graphic>
            <wp14:sizeRelH relativeFrom="page">
              <wp14:pctWidth>0</wp14:pctWidth>
            </wp14:sizeRelH>
            <wp14:sizeRelV relativeFrom="page">
              <wp14:pctHeight>0</wp14:pctHeight>
            </wp14:sizeRelV>
          </wp:anchor>
        </w:drawing>
      </w:r>
      <w:r w:rsidR="008340DC" w:rsidRPr="00450D9E">
        <w:rPr>
          <w:rStyle w:val="normaltextrun"/>
          <w:rFonts w:asciiTheme="minorHAnsi" w:hAnsiTheme="minorHAnsi" w:cstheme="minorHAnsi"/>
          <w:color w:val="FF0000"/>
          <w:sz w:val="22"/>
          <w:szCs w:val="22"/>
          <w:shd w:val="clear" w:color="auto" w:fill="FFFFFF"/>
        </w:rPr>
        <w:t xml:space="preserve"> </w:t>
      </w:r>
      <w:r w:rsidR="00380A6D"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00380A6D" w:rsidRPr="00450D9E">
        <w:rPr>
          <w:rStyle w:val="eop"/>
          <w:rFonts w:asciiTheme="minorHAnsi" w:eastAsiaTheme="majorEastAsia" w:hAnsiTheme="minorHAnsi" w:cstheme="minorHAnsi"/>
          <w:color w:val="000000"/>
          <w:sz w:val="22"/>
          <w:szCs w:val="22"/>
        </w:rPr>
        <w:t> </w:t>
      </w:r>
    </w:p>
    <w:p w14:paraId="62E93FC9" w14:textId="5E602CB3"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segment. </w:t>
      </w:r>
      <w:r w:rsidRPr="00450D9E">
        <w:rPr>
          <w:rStyle w:val="eop"/>
          <w:rFonts w:asciiTheme="minorHAnsi" w:eastAsiaTheme="majorEastAsia" w:hAnsiTheme="minorHAnsi" w:cstheme="minorHAnsi"/>
          <w:color w:val="000000"/>
          <w:sz w:val="22"/>
          <w:szCs w:val="22"/>
        </w:rPr>
        <w:t> </w:t>
      </w:r>
    </w:p>
    <w:p w14:paraId="2940F543" w14:textId="7E6ECFF9" w:rsidR="00380A6D" w:rsidRDefault="00380A6D" w:rsidP="00696667">
      <w:pPr>
        <w:pStyle w:val="Overskrift3"/>
        <w:rPr>
          <w:rStyle w:val="eop"/>
          <w:rFonts w:ascii="Calibri Light" w:hAnsi="Calibri Light" w:cs="Calibri Light"/>
          <w:color w:val="2F5496"/>
        </w:rPr>
      </w:pPr>
      <w:bookmarkStart w:id="59" w:name="_Toc153391943"/>
      <w:r w:rsidRPr="76D62C48">
        <w:rPr>
          <w:rStyle w:val="normaltextrun"/>
          <w:rFonts w:ascii="Calibri Light" w:hAnsi="Calibri Light" w:cs="Calibri Light"/>
          <w:color w:val="2F5496" w:themeColor="accent1" w:themeShade="BF"/>
        </w:rPr>
        <w:t>Delkonklusion</w:t>
      </w:r>
      <w:bookmarkEnd w:id="59"/>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22F8BD4B" w14:textId="7843309E" w:rsidR="00AB7B9A" w:rsidRDefault="00380A6D" w:rsidP="00F0612A">
      <w:pPr>
        <w:pStyle w:val="paragraph"/>
        <w:spacing w:before="0" w:beforeAutospacing="0" w:after="160" w:afterAutospacing="0" w:line="360" w:lineRule="auto"/>
        <w:jc w:val="both"/>
        <w:textAlignment w:val="baseline"/>
        <w:rPr>
          <w:rStyle w:val="eop"/>
          <w:rFonts w:asciiTheme="minorHAnsi" w:eastAsiaTheme="majorEastAsia"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Passionerede personer”,</w:t>
      </w:r>
      <w:r w:rsidRPr="00B30F6A">
        <w:rPr>
          <w:rStyle w:val="normaltextrun"/>
          <w:rFonts w:asciiTheme="minorHAnsi" w:hAnsiTheme="minorHAnsi" w:cstheme="minorHAnsi"/>
          <w:sz w:val="22"/>
          <w:szCs w:val="22"/>
        </w:rPr>
        <w:t xml:space="preserve"> se</w:t>
      </w:r>
      <w:r w:rsidR="005A0F1A" w:rsidRPr="00B30F6A">
        <w:rPr>
          <w:rStyle w:val="normaltextrun"/>
          <w:rFonts w:asciiTheme="minorHAnsi" w:hAnsiTheme="minorHAnsi" w:cstheme="minorHAnsi"/>
          <w:sz w:val="22"/>
          <w:szCs w:val="22"/>
        </w:rPr>
        <w:t xml:space="preserve"> </w:t>
      </w:r>
      <w:r w:rsidR="005A0F1A" w:rsidRPr="00B30F6A">
        <w:rPr>
          <w:rStyle w:val="normaltextrun"/>
          <w:rFonts w:asciiTheme="minorHAnsi" w:hAnsiTheme="minorHAnsi" w:cstheme="minorHAnsi"/>
          <w:i/>
          <w:iCs/>
          <w:sz w:val="22"/>
          <w:szCs w:val="22"/>
        </w:rPr>
        <w:t>F</w:t>
      </w:r>
      <w:r w:rsidRPr="00B30F6A">
        <w:rPr>
          <w:rStyle w:val="normaltextrun"/>
          <w:rFonts w:asciiTheme="minorHAnsi" w:hAnsiTheme="minorHAnsi" w:cstheme="minorHAnsi"/>
          <w:i/>
          <w:iCs/>
          <w:sz w:val="22"/>
          <w:szCs w:val="22"/>
        </w:rPr>
        <w:t xml:space="preserve">igur </w:t>
      </w:r>
      <w:r w:rsidR="00AB7B9A" w:rsidRPr="00B30F6A">
        <w:rPr>
          <w:rStyle w:val="normaltextrun"/>
          <w:rFonts w:asciiTheme="minorHAnsi" w:hAnsiTheme="minorHAnsi" w:cstheme="minorHAnsi"/>
          <w:i/>
          <w:iCs/>
          <w:sz w:val="22"/>
          <w:szCs w:val="22"/>
        </w:rPr>
        <w:t>12</w:t>
      </w:r>
      <w:r w:rsidRPr="00B30F6A">
        <w:rPr>
          <w:rStyle w:val="normaltextrun"/>
          <w:rFonts w:asciiTheme="minorHAnsi" w:hAnsiTheme="minorHAnsi" w:cstheme="minorHAnsi"/>
          <w:i/>
          <w:iCs/>
          <w:sz w:val="22"/>
          <w:szCs w:val="22"/>
        </w:rPr>
        <w:t xml:space="preserve"> </w:t>
      </w:r>
      <w:r w:rsidRPr="00B30F6A">
        <w:rPr>
          <w:rStyle w:val="normaltextrun"/>
          <w:rFonts w:asciiTheme="minorHAnsi" w:hAnsiTheme="minorHAnsi" w:cstheme="minorHAnsi"/>
          <w:sz w:val="22"/>
          <w:szCs w:val="22"/>
        </w:rPr>
        <w:t>og</w:t>
      </w:r>
      <w:r w:rsidR="00B30F6A">
        <w:rPr>
          <w:rStyle w:val="normaltextrun"/>
          <w:rFonts w:asciiTheme="minorHAnsi" w:hAnsiTheme="minorHAnsi" w:cstheme="minorHAnsi"/>
          <w:sz w:val="22"/>
          <w:szCs w:val="22"/>
        </w:rPr>
        <w:t xml:space="preserve"> </w:t>
      </w:r>
      <w:r w:rsidR="00B30F6A">
        <w:rPr>
          <w:rStyle w:val="normaltextrun"/>
          <w:rFonts w:asciiTheme="minorHAnsi" w:hAnsiTheme="minorHAnsi" w:cstheme="minorHAnsi"/>
          <w:i/>
          <w:iCs/>
          <w:sz w:val="22"/>
          <w:szCs w:val="22"/>
        </w:rPr>
        <w:t>Figur</w:t>
      </w:r>
      <w:r w:rsidRPr="00B30F6A">
        <w:rPr>
          <w:rStyle w:val="normaltextrun"/>
          <w:rFonts w:asciiTheme="minorHAnsi" w:hAnsiTheme="minorHAnsi" w:cstheme="minorHAnsi"/>
          <w:i/>
          <w:iCs/>
          <w:sz w:val="22"/>
          <w:szCs w:val="22"/>
        </w:rPr>
        <w:t xml:space="preserve"> </w:t>
      </w:r>
      <w:r w:rsidR="005A0F1A" w:rsidRPr="00B30F6A">
        <w:rPr>
          <w:rStyle w:val="normaltextrun"/>
          <w:rFonts w:asciiTheme="minorHAnsi" w:hAnsiTheme="minorHAnsi" w:cstheme="minorHAnsi"/>
          <w:i/>
          <w:iCs/>
          <w:sz w:val="22"/>
          <w:szCs w:val="22"/>
        </w:rPr>
        <w:t>13</w:t>
      </w:r>
      <w:r w:rsidRPr="00B30F6A">
        <w:rPr>
          <w:rStyle w:val="normaltextrun"/>
          <w:rFonts w:asciiTheme="minorHAnsi" w:hAnsiTheme="minorHAnsi" w:cstheme="minorHAnsi"/>
          <w:i/>
          <w:iCs/>
          <w:sz w:val="22"/>
          <w:szCs w:val="22"/>
        </w:rPr>
        <w:t xml:space="preserve"> </w:t>
      </w:r>
      <w:r w:rsidRPr="00B30F6A">
        <w:rPr>
          <w:rStyle w:val="normaltextrun"/>
          <w:rFonts w:asciiTheme="minorHAnsi" w:hAnsiTheme="minorHAnsi" w:cstheme="minorHAnsi"/>
          <w:sz w:val="22"/>
          <w:szCs w:val="22"/>
        </w:rPr>
        <w:t>eller</w:t>
      </w:r>
      <w:r w:rsidRPr="00B30F6A">
        <w:rPr>
          <w:rStyle w:val="normaltextrun"/>
          <w:rFonts w:asciiTheme="minorHAnsi" w:hAnsiTheme="minorHAnsi" w:cstheme="minorHAnsi"/>
          <w:i/>
          <w:iCs/>
          <w:sz w:val="22"/>
          <w:szCs w:val="22"/>
        </w:rPr>
        <w:t xml:space="preserve"> Bilag </w:t>
      </w:r>
      <w:r w:rsidR="004F0863" w:rsidRPr="00B30F6A">
        <w:rPr>
          <w:rStyle w:val="normaltextrun"/>
          <w:rFonts w:asciiTheme="minorHAnsi" w:hAnsiTheme="minorHAnsi" w:cstheme="minorHAnsi"/>
          <w:i/>
          <w:iCs/>
          <w:sz w:val="22"/>
          <w:szCs w:val="22"/>
        </w:rPr>
        <w:t>10</w:t>
      </w:r>
      <w:r w:rsidRPr="00B30F6A">
        <w:rPr>
          <w:rStyle w:val="normaltextrun"/>
          <w:rFonts w:asciiTheme="minorHAnsi" w:hAnsiTheme="minorHAnsi" w:cstheme="minorHAnsi"/>
          <w:i/>
          <w:iCs/>
          <w:sz w:val="22"/>
          <w:szCs w:val="22"/>
        </w:rPr>
        <w:t>.1-</w:t>
      </w:r>
      <w:r w:rsidR="004F0863" w:rsidRPr="00B30F6A">
        <w:rPr>
          <w:rStyle w:val="normaltextrun"/>
          <w:rFonts w:asciiTheme="minorHAnsi" w:hAnsiTheme="minorHAnsi" w:cstheme="minorHAnsi"/>
          <w:i/>
          <w:iCs/>
          <w:sz w:val="22"/>
          <w:szCs w:val="22"/>
        </w:rPr>
        <w:t>10</w:t>
      </w:r>
      <w:r w:rsidRPr="00B30F6A">
        <w:rPr>
          <w:rStyle w:val="normaltextrun"/>
          <w:rFonts w:asciiTheme="minorHAnsi" w:hAnsiTheme="minorHAnsi" w:cstheme="minorHAnsi"/>
          <w:i/>
          <w:iCs/>
          <w:sz w:val="22"/>
          <w:szCs w:val="22"/>
        </w:rPr>
        <w:t>.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Det skyldes at disser segmenter er de mest fremtrædende, men også fordi disse persontyper ikke nødvendigvis er forbundet til alder, køn, social klasse, civilstatus osv. Med andre ord kan disse persontyper være enhver person, der identificerer sig med de ovenfornævnte segmenter.</w:t>
      </w:r>
      <w:r w:rsidRPr="005A5C50">
        <w:rPr>
          <w:rStyle w:val="eop"/>
          <w:rFonts w:asciiTheme="minorHAnsi" w:eastAsiaTheme="majorEastAsia" w:hAnsiTheme="minorHAnsi" w:cstheme="minorHAnsi"/>
          <w:sz w:val="22"/>
          <w:szCs w:val="22"/>
        </w:rPr>
        <w:t> </w:t>
      </w:r>
    </w:p>
    <w:p w14:paraId="70C66808" w14:textId="77777777" w:rsidR="00AB7B9A" w:rsidRDefault="00AB7B9A" w:rsidP="00AB7B9A">
      <w:pPr>
        <w:pStyle w:val="paragraph"/>
        <w:keepNext/>
        <w:spacing w:before="0" w:beforeAutospacing="0" w:after="160" w:afterAutospacing="0" w:line="360" w:lineRule="auto"/>
        <w:jc w:val="center"/>
        <w:textAlignment w:val="baseline"/>
      </w:pPr>
      <w:r>
        <w:rPr>
          <w:rFonts w:ascii="Arial" w:hAnsi="Arial" w:cs="Arial"/>
          <w:noProof/>
          <w:sz w:val="20"/>
          <w:szCs w:val="20"/>
        </w:rPr>
        <w:drawing>
          <wp:inline distT="0" distB="0" distL="0" distR="0" wp14:anchorId="2B4B2B3A" wp14:editId="020CDC06">
            <wp:extent cx="5715000" cy="3216044"/>
            <wp:effectExtent l="0" t="0" r="0" b="3810"/>
            <wp:docPr id="1370503152" name="Billede 13705031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9217" cy="3235299"/>
                    </a:xfrm>
                    <a:prstGeom prst="rect">
                      <a:avLst/>
                    </a:prstGeom>
                    <a:noFill/>
                    <a:ln>
                      <a:noFill/>
                    </a:ln>
                  </pic:spPr>
                </pic:pic>
              </a:graphicData>
            </a:graphic>
          </wp:inline>
        </w:drawing>
      </w:r>
    </w:p>
    <w:p w14:paraId="3C0DCCC1" w14:textId="0D07FD23" w:rsidR="00380A6D" w:rsidRPr="005A5C50" w:rsidRDefault="00AB7B9A" w:rsidP="00AB7B9A">
      <w:pPr>
        <w:pStyle w:val="Billedtekst"/>
        <w:jc w:val="both"/>
        <w:rPr>
          <w:rFonts w:cstheme="minorHAnsi"/>
          <w:sz w:val="22"/>
          <w:szCs w:val="22"/>
        </w:rPr>
      </w:pPr>
      <w:r>
        <w:t xml:space="preserve">Figur </w:t>
      </w:r>
      <w:fldSimple w:instr=" SEQ Figur \* ARABIC ">
        <w:r w:rsidR="00910A74">
          <w:rPr>
            <w:noProof/>
          </w:rPr>
          <w:t>12</w:t>
        </w:r>
      </w:fldSimple>
      <w:r>
        <w:t xml:space="preserve"> </w:t>
      </w:r>
      <w:r w:rsidR="004B0EF9">
        <w:t>– Persona1</w:t>
      </w:r>
    </w:p>
    <w:p w14:paraId="76D8532C" w14:textId="77777777" w:rsidR="006968E0" w:rsidRPr="00E81731" w:rsidRDefault="005A0F1A" w:rsidP="007147FF">
      <w:pPr>
        <w:jc w:val="center"/>
      </w:pPr>
      <w:r>
        <w:rPr>
          <w:noProof/>
        </w:rPr>
        <w:lastRenderedPageBreak/>
        <w:drawing>
          <wp:inline distT="0" distB="0" distL="0" distR="0" wp14:anchorId="447C34C9" wp14:editId="5320453D">
            <wp:extent cx="5828674" cy="3286125"/>
            <wp:effectExtent l="0" t="0" r="635" b="0"/>
            <wp:docPr id="471647487" name="Billede 47164748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53628" cy="3300194"/>
                    </a:xfrm>
                    <a:prstGeom prst="rect">
                      <a:avLst/>
                    </a:prstGeom>
                    <a:noFill/>
                    <a:ln>
                      <a:noFill/>
                    </a:ln>
                  </pic:spPr>
                </pic:pic>
              </a:graphicData>
            </a:graphic>
          </wp:inline>
        </w:drawing>
      </w:r>
    </w:p>
    <w:p w14:paraId="7A75E2F0" w14:textId="1557E0B0" w:rsidR="00380A6D" w:rsidRPr="00B35E40" w:rsidRDefault="006968E0" w:rsidP="006968E0">
      <w:pPr>
        <w:pStyle w:val="Billedtekst"/>
      </w:pPr>
      <w:r w:rsidRPr="00B35E40">
        <w:t xml:space="preserve">Figur </w:t>
      </w:r>
      <w:r>
        <w:fldChar w:fldCharType="begin"/>
      </w:r>
      <w:r w:rsidRPr="00B35E40">
        <w:instrText xml:space="preserve"> SEQ Figur \* ARABIC </w:instrText>
      </w:r>
      <w:r>
        <w:fldChar w:fldCharType="separate"/>
      </w:r>
      <w:r w:rsidR="00910A74" w:rsidRPr="00B35E40">
        <w:rPr>
          <w:noProof/>
        </w:rPr>
        <w:t>13</w:t>
      </w:r>
      <w:r>
        <w:fldChar w:fldCharType="end"/>
      </w:r>
      <w:r w:rsidRPr="00B35E40">
        <w:t xml:space="preserve"> </w:t>
      </w:r>
      <w:r w:rsidR="004B0EF9" w:rsidRPr="00B35E40">
        <w:t>– Persona2</w:t>
      </w:r>
    </w:p>
    <w:p w14:paraId="223E8DE0" w14:textId="23DFBA56" w:rsidR="00380A6D" w:rsidRPr="00B35E40" w:rsidRDefault="00380A6D" w:rsidP="00F0612A">
      <w:pPr>
        <w:spacing w:line="360" w:lineRule="auto"/>
      </w:pPr>
      <w:r w:rsidRPr="00B35E40">
        <w:br w:type="page"/>
      </w:r>
    </w:p>
    <w:p w14:paraId="111A6978" w14:textId="4A5FEF5F" w:rsidR="00380A6D" w:rsidRPr="00B35E40" w:rsidRDefault="00380A6D" w:rsidP="00696667">
      <w:pPr>
        <w:pStyle w:val="Overskrift2"/>
      </w:pPr>
      <w:bookmarkStart w:id="60" w:name="_Toc152312337"/>
      <w:bookmarkStart w:id="61" w:name="_Toc153391944"/>
      <w:r w:rsidRPr="00B35E40">
        <w:lastRenderedPageBreak/>
        <w:t>Tone of Voice</w:t>
      </w:r>
      <w:bookmarkStart w:id="62" w:name="_Toc151967200"/>
      <w:bookmarkEnd w:id="60"/>
      <w:bookmarkEnd w:id="61"/>
      <w:r w:rsidRPr="00B35E40">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62"/>
      <w:r w:rsidR="00B21F79">
        <w:rPr>
          <w:sz w:val="18"/>
          <w:szCs w:val="18"/>
        </w:rPr>
        <w:t xml:space="preserve"> og Charlotte Xenia Nørgaard</w:t>
      </w:r>
    </w:p>
    <w:p w14:paraId="2CAD60B9" w14:textId="5D0E447C" w:rsidR="009573E0" w:rsidRDefault="00380A6D" w:rsidP="009573E0">
      <w:pPr>
        <w:keepNext/>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B30F6A">
        <w:rPr>
          <w:i/>
          <w:iCs/>
        </w:rPr>
        <w:fldChar w:fldCharType="begin"/>
      </w:r>
      <w:r w:rsidR="000E73D5" w:rsidRPr="00B30F6A">
        <w:rPr>
          <w:i/>
          <w:iCs/>
        </w:rPr>
        <w:instrText xml:space="preserve"> REF _Ref151967414 \h  \* MERGEFORMAT </w:instrText>
      </w:r>
      <w:r w:rsidR="000E73D5" w:rsidRPr="00B30F6A">
        <w:rPr>
          <w:i/>
          <w:iCs/>
        </w:rPr>
      </w:r>
      <w:r w:rsidR="000E73D5" w:rsidRPr="00B30F6A">
        <w:rPr>
          <w:i/>
          <w:iCs/>
        </w:rPr>
        <w:fldChar w:fldCharType="separate"/>
      </w:r>
      <w:r w:rsidR="000E73D5" w:rsidRPr="00B30F6A">
        <w:rPr>
          <w:i/>
          <w:iCs/>
        </w:rPr>
        <w:t xml:space="preserve">Figur </w:t>
      </w:r>
      <w:r w:rsidR="000E73D5" w:rsidRPr="00B30F6A">
        <w:rPr>
          <w:i/>
          <w:iCs/>
        </w:rPr>
        <w:fldChar w:fldCharType="end"/>
      </w:r>
      <w:r w:rsidR="009573E0" w:rsidRPr="00B30F6A">
        <w:rPr>
          <w:i/>
          <w:iCs/>
        </w:rPr>
        <w:t>14</w:t>
      </w:r>
      <w:r w:rsidR="0077533D">
        <w:rPr>
          <w:i/>
          <w:iCs/>
        </w:rPr>
        <w:t xml:space="preserve">, </w:t>
      </w:r>
      <w:r w:rsidR="0077533D" w:rsidRPr="009E71DC">
        <w:t>større version kan ses i</w:t>
      </w:r>
      <w:r w:rsidR="0077533D">
        <w:rPr>
          <w:i/>
          <w:iCs/>
        </w:rPr>
        <w:t xml:space="preserve"> Bilag </w:t>
      </w:r>
      <w:r w:rsidR="00E5115B">
        <w:rPr>
          <w:i/>
          <w:iCs/>
        </w:rPr>
        <w:t>11.1 – Tone of voice</w:t>
      </w:r>
      <w:r w:rsidR="000E73D5" w:rsidRPr="00E2439A">
        <w:t>.</w:t>
      </w:r>
      <w:r w:rsidR="009347CA">
        <w:t xml:space="preserve"> </w:t>
      </w:r>
      <w:r>
        <w:t xml:space="preserve">Denne model vil blive brugt til at udvikle indhold til hjemmesiden i form af videoer, billeder og tekst. </w:t>
      </w:r>
      <w:r w:rsidR="0071048C">
        <w:rPr>
          <w:rFonts w:ascii="Arial" w:hAnsi="Arial" w:cs="Arial"/>
          <w:noProof/>
          <w:sz w:val="20"/>
          <w:szCs w:val="20"/>
        </w:rPr>
        <w:drawing>
          <wp:inline distT="0" distB="0" distL="0" distR="0" wp14:anchorId="6D835264" wp14:editId="131A7E27">
            <wp:extent cx="3378994" cy="6143625"/>
            <wp:effectExtent l="8255" t="0" r="1270" b="1270"/>
            <wp:docPr id="573829421" name="Billed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0" y="0"/>
                      <a:ext cx="3393053" cy="6169186"/>
                    </a:xfrm>
                    <a:prstGeom prst="rect">
                      <a:avLst/>
                    </a:prstGeom>
                    <a:noFill/>
                    <a:ln>
                      <a:noFill/>
                    </a:ln>
                  </pic:spPr>
                </pic:pic>
              </a:graphicData>
            </a:graphic>
          </wp:inline>
        </w:drawing>
      </w:r>
    </w:p>
    <w:p w14:paraId="49A41FDD" w14:textId="2376A4F3" w:rsidR="00B21F79" w:rsidRDefault="009573E0" w:rsidP="009573E0">
      <w:pPr>
        <w:pStyle w:val="Billedtekst"/>
      </w:pPr>
      <w:r>
        <w:t xml:space="preserve">Figur </w:t>
      </w:r>
      <w:fldSimple w:instr=" SEQ Figur \* ARABIC ">
        <w:r w:rsidR="00910A74">
          <w:rPr>
            <w:noProof/>
          </w:rPr>
          <w:t>14</w:t>
        </w:r>
      </w:fldSimple>
      <w:r>
        <w:t xml:space="preserve"> - </w:t>
      </w:r>
      <w:r w:rsidRPr="00401E13">
        <w:t>Tone of Voice, udarbejdet af gruppen i fællesskab, kilde:(Lund, 2021)</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63" w:name="_Toc153391945"/>
      <w:bookmarkStart w:id="64" w:name="_Toc152312338"/>
      <w:r>
        <w:lastRenderedPageBreak/>
        <w:t>Designproces</w:t>
      </w:r>
      <w:bookmarkEnd w:id="63"/>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21B4F6CD"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13EE546D"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65" w:name="_Toc153391946"/>
      <w:r w:rsidRPr="00BA609F">
        <w:t xml:space="preserve">Design </w:t>
      </w:r>
      <w:commentRangeStart w:id="66"/>
      <w:commentRangeStart w:id="67"/>
      <w:r w:rsidRPr="00BA609F">
        <w:t>mindmap</w:t>
      </w:r>
      <w:bookmarkEnd w:id="64"/>
      <w:commentRangeEnd w:id="66"/>
      <w:r w:rsidR="00112465">
        <w:commentReference w:id="66"/>
      </w:r>
      <w:commentRangeEnd w:id="67"/>
      <w:r w:rsidR="00AD37FD">
        <w:commentReference w:id="67"/>
      </w:r>
      <w:bookmarkEnd w:id="65"/>
    </w:p>
    <w:p w14:paraId="2A924864" w14:textId="66309CDC"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C503A32" w:rsidR="00613EA8" w:rsidRDefault="00B73475" w:rsidP="00040E34">
      <w:pPr>
        <w:spacing w:line="360" w:lineRule="auto"/>
      </w:pPr>
      <w:r>
        <w:rPr>
          <w:rFonts w:ascii="Arial" w:hAnsi="Arial" w:cs="Arial"/>
          <w:noProof/>
          <w:sz w:val="20"/>
          <w:szCs w:val="20"/>
        </w:rPr>
        <w:drawing>
          <wp:anchor distT="0" distB="0" distL="114300" distR="114300" simplePos="0" relativeHeight="251658248" behindDoc="1" locked="0" layoutInCell="1" allowOverlap="1" wp14:anchorId="2D3358DE" wp14:editId="53D64A4F">
            <wp:simplePos x="0" y="0"/>
            <wp:positionH relativeFrom="column">
              <wp:posOffset>4060825</wp:posOffset>
            </wp:positionH>
            <wp:positionV relativeFrom="paragraph">
              <wp:posOffset>29210</wp:posOffset>
            </wp:positionV>
            <wp:extent cx="1972945" cy="2129155"/>
            <wp:effectExtent l="19050" t="19050" r="27305" b="23495"/>
            <wp:wrapTight wrapText="bothSides">
              <wp:wrapPolygon edited="0">
                <wp:start x="-209" y="-193"/>
                <wp:lineTo x="-209" y="21645"/>
                <wp:lineTo x="21690" y="21645"/>
                <wp:lineTo x="21690" y="-193"/>
                <wp:lineTo x="-209" y="-193"/>
              </wp:wrapPolygon>
            </wp:wrapTight>
            <wp:docPr id="2104505335" name="Billede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72945" cy="2129155"/>
                    </a:xfrm>
                    <a:prstGeom prst="rect">
                      <a:avLst/>
                    </a:prstGeom>
                    <a:ln w="3175" cap="sq">
                      <a:solidFill>
                        <a:srgbClr val="000000"/>
                      </a:solidFill>
                      <a:prstDash val="solid"/>
                      <a:miter lim="800000"/>
                    </a:ln>
                    <a:effectLst/>
                  </pic:spPr>
                </pic:pic>
              </a:graphicData>
            </a:graphic>
            <wp14:sizeRelH relativeFrom="margin">
              <wp14:pctWidth>0</wp14:pctWidth>
            </wp14:sizeRelH>
            <wp14:sizeRelV relativeFrom="margin">
              <wp14:pctHeight>0</wp14:pctHeight>
            </wp14:sizeRelV>
          </wp:anchor>
        </w:drawing>
      </w:r>
      <w:r w:rsidR="00E61652">
        <w:t>Mindmappet for</w:t>
      </w:r>
      <w:r w:rsidR="00B23340">
        <w:t xml:space="preserve"> design</w:t>
      </w:r>
      <w:r w:rsidR="00954E3E" w:rsidRPr="00F66A62">
        <w:t xml:space="preserve">, </w:t>
      </w:r>
      <w:r w:rsidR="005A3E08" w:rsidRPr="00F66A62">
        <w:rPr>
          <w:i/>
          <w:iCs/>
        </w:rPr>
        <w:t xml:space="preserve">Bilag </w:t>
      </w:r>
      <w:r w:rsidR="00F66A62" w:rsidRPr="00F66A62">
        <w:rPr>
          <w:i/>
          <w:iCs/>
        </w:rPr>
        <w:t>12</w:t>
      </w:r>
      <w:r w:rsidR="00727C4D" w:rsidRPr="00F66A62">
        <w:rPr>
          <w:i/>
          <w:iCs/>
        </w:rPr>
        <w:t>.1</w:t>
      </w:r>
      <w:r w:rsidR="00954E3E" w:rsidRPr="00F66A62">
        <w:rPr>
          <w:i/>
          <w:iCs/>
        </w:rPr>
        <w:t xml:space="preserve"> – </w:t>
      </w:r>
      <w:r w:rsidR="00727C4D" w:rsidRPr="00F66A62">
        <w:rPr>
          <w:i/>
          <w:iCs/>
        </w:rPr>
        <w:t>D</w:t>
      </w:r>
      <w:r w:rsidR="00954E3E" w:rsidRPr="00F66A62">
        <w:rPr>
          <w:i/>
          <w:iCs/>
        </w:rPr>
        <w:t>esign mindmap</w:t>
      </w:r>
      <w:r w:rsidR="00954E3E" w:rsidRPr="00F66A62">
        <w:t>,</w:t>
      </w:r>
      <w:r w:rsidR="00B23340" w:rsidRPr="00F66A62">
        <w:t xml:space="preserve"> </w:t>
      </w:r>
      <w:r w:rsidR="00B23340">
        <w:t xml:space="preserve">er udviklet for af skabe retning </w:t>
      </w:r>
      <w:r w:rsidR="007B1DF8">
        <w:t xml:space="preserve">i layoutet, så det forbliver tro til </w:t>
      </w:r>
      <w:r w:rsidR="00CE3709">
        <w:t>mod</w:t>
      </w:r>
      <w:r w:rsidR="007B1DF8">
        <w:t xml:space="preserve"> udstillingen og historien. </w:t>
      </w:r>
      <w:r w:rsidR="00E61652">
        <w:t xml:space="preserve">Det har dannet grobund for de efterfølgende moodboards, </w:t>
      </w:r>
      <w:r w:rsidR="002801E5">
        <w:t>styletilet og skitserne</w:t>
      </w:r>
      <w:r w:rsidR="00613EA8">
        <w:t>, men også for udtrykket i både wireframes og mockups.</w:t>
      </w:r>
    </w:p>
    <w:p w14:paraId="23FE064B" w14:textId="1B798963" w:rsidR="00EF79B7" w:rsidRDefault="00746C6F" w:rsidP="00040E34">
      <w:pPr>
        <w:spacing w:line="360" w:lineRule="auto"/>
      </w:pPr>
      <w:r>
        <w:rPr>
          <w:rFonts w:ascii="Arial" w:hAnsi="Arial" w:cs="Arial"/>
          <w:noProof/>
          <w:sz w:val="20"/>
          <w:szCs w:val="20"/>
        </w:rPr>
        <w:drawing>
          <wp:anchor distT="0" distB="0" distL="114300" distR="114300" simplePos="0" relativeHeight="251658249" behindDoc="0" locked="0" layoutInCell="1" allowOverlap="1" wp14:anchorId="5FCA4BB7" wp14:editId="3C801374">
            <wp:simplePos x="0" y="0"/>
            <wp:positionH relativeFrom="column">
              <wp:posOffset>3810</wp:posOffset>
            </wp:positionH>
            <wp:positionV relativeFrom="paragraph">
              <wp:posOffset>1527810</wp:posOffset>
            </wp:positionV>
            <wp:extent cx="2781300" cy="2318385"/>
            <wp:effectExtent l="19050" t="19050" r="19050" b="24765"/>
            <wp:wrapSquare wrapText="bothSides"/>
            <wp:docPr id="1633956372" name="Billede 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81300" cy="2318385"/>
                    </a:xfrm>
                    <a:prstGeom prst="rect">
                      <a:avLst/>
                    </a:prstGeom>
                    <a:ln w="3175" cap="sq">
                      <a:solidFill>
                        <a:srgbClr val="000000"/>
                      </a:solidFill>
                      <a:prstDash val="solid"/>
                      <a:miter lim="800000"/>
                    </a:ln>
                    <a:effec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50" behindDoc="1" locked="0" layoutInCell="1" allowOverlap="1" wp14:anchorId="75BE3F60" wp14:editId="70A3512A">
                <wp:simplePos x="0" y="0"/>
                <wp:positionH relativeFrom="column">
                  <wp:posOffset>4061460</wp:posOffset>
                </wp:positionH>
                <wp:positionV relativeFrom="paragraph">
                  <wp:posOffset>838835</wp:posOffset>
                </wp:positionV>
                <wp:extent cx="1972945" cy="428625"/>
                <wp:effectExtent l="0" t="0" r="8255" b="9525"/>
                <wp:wrapTight wrapText="bothSides">
                  <wp:wrapPolygon edited="0">
                    <wp:start x="0" y="0"/>
                    <wp:lineTo x="0" y="21120"/>
                    <wp:lineTo x="21482" y="21120"/>
                    <wp:lineTo x="21482" y="0"/>
                    <wp:lineTo x="0" y="0"/>
                  </wp:wrapPolygon>
                </wp:wrapTight>
                <wp:docPr id="2117983648" name="Tekstfelt 1"/>
                <wp:cNvGraphicFramePr/>
                <a:graphic xmlns:a="http://schemas.openxmlformats.org/drawingml/2006/main">
                  <a:graphicData uri="http://schemas.microsoft.com/office/word/2010/wordprocessingShape">
                    <wps:wsp>
                      <wps:cNvSpPr txBox="1"/>
                      <wps:spPr>
                        <a:xfrm>
                          <a:off x="0" y="0"/>
                          <a:ext cx="1972945" cy="428625"/>
                        </a:xfrm>
                        <a:prstGeom prst="rect">
                          <a:avLst/>
                        </a:prstGeom>
                        <a:solidFill>
                          <a:prstClr val="white"/>
                        </a:solidFill>
                        <a:ln>
                          <a:noFill/>
                        </a:ln>
                      </wps:spPr>
                      <wps:txbx>
                        <w:txbxContent>
                          <w:p w14:paraId="507AF127" w14:textId="753C5318" w:rsidR="00F77699" w:rsidRPr="007C1690" w:rsidRDefault="00F77699" w:rsidP="00F77699">
                            <w:pPr>
                              <w:pStyle w:val="Billedtekst"/>
                              <w:rPr>
                                <w:rFonts w:ascii="Arial" w:hAnsi="Arial" w:cs="Arial"/>
                                <w:noProof/>
                                <w:sz w:val="20"/>
                                <w:szCs w:val="20"/>
                              </w:rPr>
                            </w:pPr>
                            <w:r>
                              <w:t xml:space="preserve">Figur </w:t>
                            </w:r>
                            <w:fldSimple w:instr=" SEQ Figur \* ARABIC ">
                              <w:r w:rsidR="00910A74">
                                <w:rPr>
                                  <w:noProof/>
                                </w:rPr>
                                <w:t>15</w:t>
                              </w:r>
                            </w:fldSimple>
                            <w:r>
                              <w:t xml:space="preserve"> - Udsnit af design mind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BE3F60" id="Tekstfelt 1" o:spid="_x0000_s1031" type="#_x0000_t202" style="position:absolute;margin-left:319.8pt;margin-top:66.05pt;width:155.35pt;height:33.75pt;z-index:-25165823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" stroked="f">
                <v:textbox inset="0,0,0,0">
                  <w:txbxContent>
                    <w:p w14:paraId="507AF127" w14:textId="753C5318" w:rsidR="00F77699" w:rsidRPr="007C1690" w:rsidRDefault="00F77699" w:rsidP="00F77699">
                      <w:pPr>
                        <w:pStyle w:val="Billedtekst"/>
                        <w:rPr>
                          <w:rFonts w:ascii="Arial" w:hAnsi="Arial" w:cs="Arial"/>
                          <w:noProof/>
                          <w:sz w:val="20"/>
                          <w:szCs w:val="20"/>
                        </w:rPr>
                      </w:pPr>
                      <w:r>
                        <w:t xml:space="preserve">Figur </w:t>
                      </w:r>
                      <w:fldSimple w:instr=" SEQ Figur \* ARABIC ">
                        <w:r w:rsidR="00910A74">
                          <w:rPr>
                            <w:noProof/>
                          </w:rPr>
                          <w:t>15</w:t>
                        </w:r>
                      </w:fldSimple>
                      <w:r>
                        <w:t xml:space="preserve"> - Udsnit af design mindmap</w:t>
                      </w:r>
                    </w:p>
                  </w:txbxContent>
                </v:textbox>
                <w10:wrap type="tight"/>
              </v:shape>
            </w:pict>
          </mc:Fallback>
        </mc:AlternateContent>
      </w:r>
      <w:r w:rsidR="004F21EA">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66977FC8"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5D0E1809" w:rsidR="00380A6D" w:rsidRDefault="00F059E6" w:rsidP="00040E34">
      <w:pPr>
        <w:spacing w:line="360" w:lineRule="auto"/>
      </w:pPr>
      <w:r>
        <w:rPr>
          <w:noProof/>
        </w:rPr>
        <mc:AlternateContent>
          <mc:Choice Requires="wps">
            <w:drawing>
              <wp:anchor distT="0" distB="0" distL="114300" distR="114300" simplePos="0" relativeHeight="251658251" behindDoc="0" locked="0" layoutInCell="1" allowOverlap="1" wp14:anchorId="0081917C" wp14:editId="339E3896">
                <wp:simplePos x="0" y="0"/>
                <wp:positionH relativeFrom="column">
                  <wp:posOffset>3810</wp:posOffset>
                </wp:positionH>
                <wp:positionV relativeFrom="paragraph">
                  <wp:posOffset>1101090</wp:posOffset>
                </wp:positionV>
                <wp:extent cx="2781300" cy="152400"/>
                <wp:effectExtent l="0" t="0" r="0" b="0"/>
                <wp:wrapSquare wrapText="bothSides"/>
                <wp:docPr id="909269978" name="Tekstfelt 1"/>
                <wp:cNvGraphicFramePr/>
                <a:graphic xmlns:a="http://schemas.openxmlformats.org/drawingml/2006/main">
                  <a:graphicData uri="http://schemas.microsoft.com/office/word/2010/wordprocessingShape">
                    <wps:wsp>
                      <wps:cNvSpPr txBox="1"/>
                      <wps:spPr>
                        <a:xfrm>
                          <a:off x="0" y="0"/>
                          <a:ext cx="2781300" cy="152400"/>
                        </a:xfrm>
                        <a:prstGeom prst="rect">
                          <a:avLst/>
                        </a:prstGeom>
                        <a:solidFill>
                          <a:prstClr val="white"/>
                        </a:solidFill>
                        <a:ln>
                          <a:noFill/>
                        </a:ln>
                      </wps:spPr>
                      <wps:txbx>
                        <w:txbxContent>
                          <w:p w14:paraId="01477D15" w14:textId="4FE22955" w:rsidR="00746C6F" w:rsidRPr="00815C67" w:rsidRDefault="00746C6F" w:rsidP="00746C6F">
                            <w:pPr>
                              <w:pStyle w:val="Billedtekst"/>
                              <w:rPr>
                                <w:rFonts w:ascii="Arial" w:hAnsi="Arial" w:cs="Arial"/>
                                <w:noProof/>
                                <w:sz w:val="20"/>
                                <w:szCs w:val="20"/>
                              </w:rPr>
                            </w:pPr>
                            <w:r>
                              <w:t xml:space="preserve">Figur </w:t>
                            </w:r>
                            <w:fldSimple w:instr=" SEQ Figur \* ARABIC ">
                              <w:r w:rsidR="00910A74">
                                <w:rPr>
                                  <w:noProof/>
                                </w:rPr>
                                <w:t>16</w:t>
                              </w:r>
                            </w:fldSimple>
                            <w:r>
                              <w:t xml:space="preserve"> - Fokuspunkter, mind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81917C" id="_x0000_s1032" type="#_x0000_t202" style="position:absolute;margin-left:.3pt;margin-top:86.7pt;width:219pt;height:12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" stroked="f">
                <v:textbox inset="0,0,0,0">
                  <w:txbxContent>
                    <w:p w14:paraId="01477D15" w14:textId="4FE22955" w:rsidR="00746C6F" w:rsidRPr="00815C67" w:rsidRDefault="00746C6F" w:rsidP="00746C6F">
                      <w:pPr>
                        <w:pStyle w:val="Billedtekst"/>
                        <w:rPr>
                          <w:rFonts w:ascii="Arial" w:hAnsi="Arial" w:cs="Arial"/>
                          <w:noProof/>
                          <w:sz w:val="20"/>
                          <w:szCs w:val="20"/>
                        </w:rPr>
                      </w:pPr>
                      <w:r>
                        <w:t xml:space="preserve">Figur </w:t>
                      </w:r>
                      <w:fldSimple w:instr=" SEQ Figur \* ARABIC ">
                        <w:r w:rsidR="00910A74">
                          <w:rPr>
                            <w:noProof/>
                          </w:rPr>
                          <w:t>16</w:t>
                        </w:r>
                      </w:fldSimple>
                      <w:r>
                        <w:t xml:space="preserve"> - Fokuspunkter, mindmap</w:t>
                      </w:r>
                    </w:p>
                  </w:txbxContent>
                </v:textbox>
                <w10:wrap type="square"/>
              </v:shape>
            </w:pict>
          </mc:Fallback>
        </mc:AlternateContent>
      </w:r>
      <w:r w:rsidR="00E52380">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w:t>
      </w:r>
      <w:r w:rsidR="00040E34" w:rsidRPr="00F059E6">
        <w:t>det bedst mulige resultat</w:t>
      </w:r>
      <w:r w:rsidR="00727C4D" w:rsidRPr="00F059E6">
        <w:t xml:space="preserve">, se </w:t>
      </w:r>
      <w:r w:rsidR="006E670E" w:rsidRPr="00F059E6">
        <w:rPr>
          <w:i/>
          <w:iCs/>
        </w:rPr>
        <w:t>F</w:t>
      </w:r>
      <w:r w:rsidR="00727C4D" w:rsidRPr="00F059E6">
        <w:rPr>
          <w:i/>
          <w:iCs/>
        </w:rPr>
        <w:t>igur</w:t>
      </w:r>
      <w:r w:rsidR="00746C6F" w:rsidRPr="00F059E6">
        <w:rPr>
          <w:i/>
          <w:iCs/>
        </w:rPr>
        <w:t xml:space="preserve"> 15</w:t>
      </w:r>
      <w:r w:rsidR="00BC12E2" w:rsidRPr="00F059E6">
        <w:t xml:space="preserve"> og </w:t>
      </w:r>
      <w:r w:rsidR="00BC12E2" w:rsidRPr="00F059E6">
        <w:rPr>
          <w:i/>
          <w:iCs/>
        </w:rPr>
        <w:t xml:space="preserve">Figur </w:t>
      </w:r>
      <w:r w:rsidR="00746C6F" w:rsidRPr="00F059E6">
        <w:rPr>
          <w:i/>
          <w:iCs/>
        </w:rPr>
        <w:t>16</w:t>
      </w:r>
      <w:r w:rsidR="00040E34" w:rsidRPr="00F059E6">
        <w:t>.</w:t>
      </w:r>
      <w:r w:rsidR="001C030A" w:rsidRPr="00F059E6">
        <w:rPr>
          <w:rFonts w:ascii="Arial" w:hAnsi="Arial" w:cs="Arial"/>
          <w:noProof/>
          <w:sz w:val="20"/>
          <w:szCs w:val="20"/>
        </w:rPr>
        <w:t xml:space="preserve"> </w:t>
      </w:r>
    </w:p>
    <w:p w14:paraId="733EB5A7" w14:textId="11B5C3E1" w:rsidR="00380A6D" w:rsidRDefault="00380A6D" w:rsidP="001631BD">
      <w:pPr>
        <w:pStyle w:val="Overskrift2"/>
      </w:pPr>
      <w:bookmarkStart w:id="68" w:name="_Toc152312339"/>
      <w:bookmarkStart w:id="69" w:name="_Toc153391947"/>
      <w:r w:rsidRPr="00BA609F">
        <w:lastRenderedPageBreak/>
        <w:t>Moodboard og styletile</w:t>
      </w:r>
      <w:bookmarkEnd w:id="68"/>
      <w:bookmarkEnd w:id="69"/>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6E139CAB"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w:t>
      </w:r>
      <w:r w:rsidR="004654F7" w:rsidRPr="001B15A3">
        <w:t xml:space="preserve">danne ramme for. </w:t>
      </w:r>
      <w:r w:rsidR="00CD3984" w:rsidRPr="001B15A3">
        <w:t xml:space="preserve">De fire </w:t>
      </w:r>
      <w:r w:rsidR="003B720C" w:rsidRPr="001B15A3">
        <w:t>moodboard</w:t>
      </w:r>
      <w:r w:rsidR="00F5587D" w:rsidRPr="001B15A3">
        <w:t>s</w:t>
      </w:r>
      <w:r w:rsidR="004B716B" w:rsidRPr="001B15A3">
        <w:t xml:space="preserve">, se </w:t>
      </w:r>
      <w:r w:rsidR="003B720C" w:rsidRPr="001B15A3">
        <w:rPr>
          <w:i/>
          <w:iCs/>
        </w:rPr>
        <w:t>B</w:t>
      </w:r>
      <w:r w:rsidR="004B716B" w:rsidRPr="001B15A3">
        <w:rPr>
          <w:i/>
          <w:iCs/>
        </w:rPr>
        <w:t xml:space="preserve">ilag </w:t>
      </w:r>
      <w:r w:rsidR="008E724E" w:rsidRPr="001B15A3">
        <w:rPr>
          <w:i/>
          <w:iCs/>
        </w:rPr>
        <w:t>13</w:t>
      </w:r>
      <w:r w:rsidR="003B720C" w:rsidRPr="001B15A3">
        <w:rPr>
          <w:i/>
          <w:iCs/>
        </w:rPr>
        <w:t>.1-</w:t>
      </w:r>
      <w:r w:rsidR="001B15A3" w:rsidRPr="001B15A3">
        <w:rPr>
          <w:i/>
          <w:iCs/>
        </w:rPr>
        <w:t>13</w:t>
      </w:r>
      <w:r w:rsidR="003B720C" w:rsidRPr="001B15A3">
        <w:rPr>
          <w:i/>
          <w:iCs/>
        </w:rPr>
        <w:t>.4 – Moodboards</w:t>
      </w:r>
      <w:r w:rsidR="003B720C" w:rsidRPr="001B15A3">
        <w:t>,</w:t>
      </w:r>
      <w:r w:rsidR="00CD3984" w:rsidRPr="001B15A3">
        <w:t xml:space="preserve"> er efterfølgende</w:t>
      </w:r>
      <w:r w:rsidR="00354236" w:rsidRPr="001B15A3">
        <w:t xml:space="preserve"> </w:t>
      </w:r>
      <w:r w:rsidR="008A0AF1" w:rsidRPr="001B15A3">
        <w:t>blevet</w:t>
      </w:r>
      <w:r w:rsidR="00CD3984" w:rsidRPr="001B15A3">
        <w:t xml:space="preserve"> </w:t>
      </w:r>
      <w:r w:rsidR="006D676E" w:rsidRPr="001B15A3">
        <w:t>samlet i ét moodboard,</w:t>
      </w:r>
      <w:r w:rsidR="00BF2709" w:rsidRPr="001B15A3">
        <w:t xml:space="preserve"> </w:t>
      </w:r>
      <w:r w:rsidR="00BF2709" w:rsidRPr="001B15A3">
        <w:rPr>
          <w:i/>
          <w:iCs/>
        </w:rPr>
        <w:t>Fig</w:t>
      </w:r>
      <w:r w:rsidR="00445809" w:rsidRPr="001B15A3">
        <w:rPr>
          <w:i/>
          <w:iCs/>
        </w:rPr>
        <w:t xml:space="preserve">ur </w:t>
      </w:r>
      <w:r w:rsidR="001B000B" w:rsidRPr="001B15A3">
        <w:rPr>
          <w:i/>
          <w:iCs/>
        </w:rPr>
        <w:t>17</w:t>
      </w:r>
      <w:r w:rsidR="00445809" w:rsidRPr="001B15A3">
        <w:t>,</w:t>
      </w:r>
      <w:r w:rsidR="006D676E" w:rsidRPr="001B15A3">
        <w:t xml:space="preserve"> som </w:t>
      </w:r>
      <w:r w:rsidR="006D676E">
        <w:t xml:space="preserve">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1EF559E4" w14:textId="77777777" w:rsidR="003030AC" w:rsidRDefault="003030AC" w:rsidP="003030AC">
      <w:pPr>
        <w:keepNext/>
        <w:spacing w:line="360" w:lineRule="auto"/>
      </w:pPr>
      <w:r>
        <w:rPr>
          <w:rFonts w:ascii="Arial" w:hAnsi="Arial" w:cs="Arial"/>
          <w:noProof/>
          <w:sz w:val="20"/>
          <w:szCs w:val="20"/>
        </w:rPr>
        <w:drawing>
          <wp:inline distT="0" distB="0" distL="0" distR="0" wp14:anchorId="072F83CD" wp14:editId="187F7CB5">
            <wp:extent cx="6096000" cy="2132441"/>
            <wp:effectExtent l="0" t="0" r="0" b="1270"/>
            <wp:docPr id="1800843223" name="Billede 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8199" cy="2140206"/>
                    </a:xfrm>
                    <a:prstGeom prst="rect">
                      <a:avLst/>
                    </a:prstGeom>
                    <a:noFill/>
                    <a:ln>
                      <a:noFill/>
                    </a:ln>
                  </pic:spPr>
                </pic:pic>
              </a:graphicData>
            </a:graphic>
          </wp:inline>
        </w:drawing>
      </w:r>
    </w:p>
    <w:p w14:paraId="44866D88" w14:textId="59BEB327" w:rsidR="005D6D22" w:rsidRDefault="003030AC" w:rsidP="003030AC">
      <w:pPr>
        <w:pStyle w:val="Billedtekst"/>
        <w:rPr>
          <w:b/>
          <w:bCs/>
          <w:color w:val="FF0000"/>
        </w:rPr>
      </w:pPr>
      <w:r>
        <w:t xml:space="preserve">Figur </w:t>
      </w:r>
      <w:fldSimple w:instr=" SEQ Figur \* ARABIC ">
        <w:r w:rsidR="00910A74">
          <w:rPr>
            <w:noProof/>
          </w:rPr>
          <w:t>17</w:t>
        </w:r>
      </w:fldSimple>
      <w:r>
        <w:t xml:space="preserve"> - Endeligt moodboard</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68A3333C" w14:textId="2C9E183B" w:rsidR="009078F4" w:rsidRPr="009078F4" w:rsidRDefault="009078F4" w:rsidP="00F0612A">
      <w:pPr>
        <w:spacing w:line="360" w:lineRule="auto"/>
        <w:rPr>
          <w:b/>
          <w:bCs/>
          <w:color w:val="FF0000"/>
        </w:rPr>
      </w:pPr>
      <w:r w:rsidRPr="009078F4">
        <w:rPr>
          <w:b/>
          <w:bCs/>
          <w:color w:val="FF0000"/>
        </w:rPr>
        <w:t>INDSÆT STYLETILE</w:t>
      </w:r>
    </w:p>
    <w:p w14:paraId="7705D1A8" w14:textId="21315447" w:rsidR="002673E6" w:rsidRPr="002673E6" w:rsidRDefault="008E724E" w:rsidP="00F0612A">
      <w:pPr>
        <w:spacing w:line="360" w:lineRule="auto"/>
        <w:rPr>
          <w:b/>
          <w:bCs/>
          <w:color w:val="FF0000"/>
        </w:rPr>
      </w:pPr>
      <w:r>
        <w:rPr>
          <w:b/>
          <w:bCs/>
          <w:color w:val="FF0000"/>
        </w:rPr>
        <w:t xml:space="preserve"> </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70" w:name="_Toc152312341"/>
      <w:bookmarkStart w:id="71" w:name="_Toc153391948"/>
      <w:r w:rsidRPr="009757AB">
        <w:lastRenderedPageBreak/>
        <w:t>Skitser</w:t>
      </w:r>
      <w:bookmarkEnd w:id="70"/>
      <w:bookmarkEnd w:id="71"/>
    </w:p>
    <w:p w14:paraId="7A7D1847" w14:textId="3E6ABA94"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2100FD6" w:rsidR="00380A6D" w:rsidRPr="0026563D" w:rsidRDefault="00C46311" w:rsidP="00F0612A">
      <w:pPr>
        <w:spacing w:line="360" w:lineRule="auto"/>
      </w:pPr>
      <w:r>
        <w:rPr>
          <w:noProof/>
        </w:rPr>
        <mc:AlternateContent>
          <mc:Choice Requires="wps">
            <w:drawing>
              <wp:anchor distT="0" distB="0" distL="114300" distR="114300" simplePos="0" relativeHeight="251658255" behindDoc="1" locked="0" layoutInCell="1" allowOverlap="1" wp14:anchorId="52A5E357" wp14:editId="2046A4AD">
                <wp:simplePos x="0" y="0"/>
                <wp:positionH relativeFrom="column">
                  <wp:posOffset>2477770</wp:posOffset>
                </wp:positionH>
                <wp:positionV relativeFrom="paragraph">
                  <wp:posOffset>2672053</wp:posOffset>
                </wp:positionV>
                <wp:extent cx="3615690" cy="635"/>
                <wp:effectExtent l="0" t="0" r="0" b="0"/>
                <wp:wrapTight wrapText="bothSides">
                  <wp:wrapPolygon edited="0">
                    <wp:start x="0" y="0"/>
                    <wp:lineTo x="0" y="21600"/>
                    <wp:lineTo x="21600" y="21600"/>
                    <wp:lineTo x="21600" y="0"/>
                  </wp:wrapPolygon>
                </wp:wrapTight>
                <wp:docPr id="316400572" name="Tekstfelt 1"/>
                <wp:cNvGraphicFramePr/>
                <a:graphic xmlns:a="http://schemas.openxmlformats.org/drawingml/2006/main">
                  <a:graphicData uri="http://schemas.microsoft.com/office/word/2010/wordprocessingShape">
                    <wps:wsp>
                      <wps:cNvSpPr txBox="1"/>
                      <wps:spPr>
                        <a:xfrm>
                          <a:off x="0" y="0"/>
                          <a:ext cx="3615690" cy="635"/>
                        </a:xfrm>
                        <a:prstGeom prst="rect">
                          <a:avLst/>
                        </a:prstGeom>
                        <a:solidFill>
                          <a:prstClr val="white"/>
                        </a:solidFill>
                        <a:ln>
                          <a:noFill/>
                        </a:ln>
                      </wps:spPr>
                      <wps:txbx>
                        <w:txbxContent>
                          <w:p w14:paraId="459E4E4A" w14:textId="3774F9A7" w:rsidR="00C46311" w:rsidRPr="00241050" w:rsidRDefault="00C46311" w:rsidP="00C46311">
                            <w:pPr>
                              <w:pStyle w:val="Billedtekst"/>
                              <w:rPr>
                                <w:rFonts w:ascii="Arial" w:hAnsi="Arial" w:cs="Arial"/>
                                <w:noProof/>
                                <w:sz w:val="20"/>
                                <w:szCs w:val="20"/>
                              </w:rPr>
                            </w:pPr>
                            <w:r>
                              <w:t xml:space="preserve">Figur </w:t>
                            </w:r>
                            <w:fldSimple w:instr=" SEQ Figur \* ARABIC ">
                              <w:r w:rsidR="00910A74">
                                <w:rPr>
                                  <w:noProof/>
                                </w:rPr>
                                <w:t>18</w:t>
                              </w:r>
                            </w:fldSimple>
                            <w:r>
                              <w:t xml:space="preserve"> - Endelige skit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A5E357" id="_x0000_s1033" type="#_x0000_t202" style="position:absolute;margin-left:195.1pt;margin-top:210.4pt;width:284.7pt;height:.05pt;z-index:-2516582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PGgIAAD8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zX89nN/JZCkmLz65t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" stroked="f">
                <v:textbox style="mso-fit-shape-to-text:t" inset="0,0,0,0">
                  <w:txbxContent>
                    <w:p w14:paraId="459E4E4A" w14:textId="3774F9A7" w:rsidR="00C46311" w:rsidRPr="00241050" w:rsidRDefault="00C46311" w:rsidP="00C46311">
                      <w:pPr>
                        <w:pStyle w:val="Billedtekst"/>
                        <w:rPr>
                          <w:rFonts w:ascii="Arial" w:hAnsi="Arial" w:cs="Arial"/>
                          <w:noProof/>
                          <w:sz w:val="20"/>
                          <w:szCs w:val="20"/>
                        </w:rPr>
                      </w:pPr>
                      <w:r>
                        <w:t xml:space="preserve">Figur </w:t>
                      </w:r>
                      <w:fldSimple w:instr=" SEQ Figur \* ARABIC ">
                        <w:r w:rsidR="00910A74">
                          <w:rPr>
                            <w:noProof/>
                          </w:rPr>
                          <w:t>18</w:t>
                        </w:r>
                      </w:fldSimple>
                      <w:r>
                        <w:t xml:space="preserve"> - Endelige skitser</w:t>
                      </w:r>
                    </w:p>
                  </w:txbxContent>
                </v:textbox>
                <w10:wrap type="tight"/>
              </v:shape>
            </w:pict>
          </mc:Fallback>
        </mc:AlternateContent>
      </w:r>
      <w:r w:rsidR="00294487">
        <w:rPr>
          <w:rFonts w:ascii="Arial" w:hAnsi="Arial" w:cs="Arial"/>
          <w:noProof/>
          <w:sz w:val="20"/>
          <w:szCs w:val="20"/>
        </w:rPr>
        <w:drawing>
          <wp:anchor distT="0" distB="0" distL="114300" distR="114300" simplePos="0" relativeHeight="251658253" behindDoc="1" locked="0" layoutInCell="1" allowOverlap="1" wp14:anchorId="358E5C12" wp14:editId="79408D77">
            <wp:simplePos x="0" y="0"/>
            <wp:positionH relativeFrom="column">
              <wp:posOffset>2473325</wp:posOffset>
            </wp:positionH>
            <wp:positionV relativeFrom="paragraph">
              <wp:posOffset>2998186</wp:posOffset>
            </wp:positionV>
            <wp:extent cx="3615690" cy="2684145"/>
            <wp:effectExtent l="0" t="0" r="3810" b="1905"/>
            <wp:wrapTight wrapText="bothSides">
              <wp:wrapPolygon edited="0">
                <wp:start x="0" y="0"/>
                <wp:lineTo x="0" y="21462"/>
                <wp:lineTo x="21509" y="21462"/>
                <wp:lineTo x="21509" y="0"/>
                <wp:lineTo x="0" y="0"/>
              </wp:wrapPolygon>
            </wp:wrapTight>
            <wp:docPr id="1371424954" name="Billede 1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 "/>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15690" cy="26841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4487">
        <w:rPr>
          <w:rFonts w:ascii="Arial" w:hAnsi="Arial" w:cs="Arial"/>
          <w:noProof/>
          <w:sz w:val="20"/>
          <w:szCs w:val="20"/>
        </w:rPr>
        <w:drawing>
          <wp:anchor distT="0" distB="0" distL="114300" distR="114300" simplePos="0" relativeHeight="251658252" behindDoc="1" locked="0" layoutInCell="1" allowOverlap="1" wp14:anchorId="0B832741" wp14:editId="09E38A62">
            <wp:simplePos x="0" y="0"/>
            <wp:positionH relativeFrom="column">
              <wp:posOffset>2473325</wp:posOffset>
            </wp:positionH>
            <wp:positionV relativeFrom="paragraph">
              <wp:posOffset>56487</wp:posOffset>
            </wp:positionV>
            <wp:extent cx="3620135" cy="2618105"/>
            <wp:effectExtent l="0" t="0" r="0" b="0"/>
            <wp:wrapTight wrapText="bothSides">
              <wp:wrapPolygon edited="0">
                <wp:start x="0" y="0"/>
                <wp:lineTo x="0" y="21375"/>
                <wp:lineTo x="21483" y="21375"/>
                <wp:lineTo x="21483" y="0"/>
                <wp:lineTo x="0" y="0"/>
              </wp:wrapPolygon>
            </wp:wrapTight>
            <wp:docPr id="1451809493" name="Billede 1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 "/>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20135" cy="2618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6267">
        <w:t xml:space="preserve">Under </w:t>
      </w:r>
      <w:r w:rsidR="00485BA1">
        <w:t>skitseprocessen</w:t>
      </w:r>
      <w:r w:rsidR="00D16267">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5A2CCB">
        <w:t>B</w:t>
      </w:r>
      <w:r w:rsidR="00FA57B6" w:rsidRPr="00FA57B6">
        <w:rPr>
          <w:color w:val="FF0000"/>
        </w:rPr>
        <w:t xml:space="preserve">ilag </w:t>
      </w:r>
      <w:r w:rsidR="00313681">
        <w:rPr>
          <w:color w:val="FF0000"/>
        </w:rPr>
        <w:t>14.</w:t>
      </w:r>
      <w:r w:rsidR="004447CF">
        <w:rPr>
          <w:color w:val="FF0000"/>
        </w:rPr>
        <w:t>1-</w:t>
      </w:r>
      <w:r w:rsidR="005A2CCB">
        <w:rPr>
          <w:color w:val="FF0000"/>
        </w:rPr>
        <w:t>14</w:t>
      </w:r>
      <w:r w:rsidR="004447CF">
        <w:rPr>
          <w:color w:val="FF0000"/>
        </w:rPr>
        <w:t>.</w:t>
      </w:r>
      <w:r w:rsidR="005A2CCB">
        <w:rPr>
          <w:color w:val="FF0000"/>
        </w:rPr>
        <w:t>5</w:t>
      </w:r>
      <w:r w:rsidR="004447CF">
        <w:rPr>
          <w:color w:val="FF0000"/>
        </w:rPr>
        <w:t xml:space="preserve">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w:t>
      </w:r>
      <w:r w:rsidR="008E64B4">
        <w:t xml:space="preserve"> </w:t>
      </w:r>
      <w:r w:rsidR="76D62C48">
        <w:t>et</w:t>
      </w:r>
      <w:r w:rsidR="00015D21">
        <w:t xml:space="preserve"> dag</w:t>
      </w:r>
      <w:r w:rsidR="76D62C48">
        <w:t>-</w:t>
      </w:r>
      <w:r w:rsidR="006340DC">
        <w:t xml:space="preserve"> og </w:t>
      </w:r>
      <w:r w:rsidR="76D62C48">
        <w:t>nattema</w:t>
      </w:r>
      <w:r w:rsidR="00407700">
        <w:t xml:space="preserve">. </w:t>
      </w:r>
    </w:p>
    <w:p w14:paraId="0274CF00" w14:textId="3BBB78A4" w:rsidR="00571037" w:rsidRDefault="00C46311" w:rsidP="00F0612A">
      <w:pPr>
        <w:spacing w:line="360" w:lineRule="auto"/>
      </w:pPr>
      <w:r>
        <w:rPr>
          <w:noProof/>
        </w:rPr>
        <mc:AlternateContent>
          <mc:Choice Requires="wps">
            <w:drawing>
              <wp:anchor distT="0" distB="0" distL="114300" distR="114300" simplePos="0" relativeHeight="251658254" behindDoc="1" locked="0" layoutInCell="1" allowOverlap="1" wp14:anchorId="32B4B7AF" wp14:editId="6432F6E8">
                <wp:simplePos x="0" y="0"/>
                <wp:positionH relativeFrom="column">
                  <wp:posOffset>2468880</wp:posOffset>
                </wp:positionH>
                <wp:positionV relativeFrom="paragraph">
                  <wp:posOffset>1739265</wp:posOffset>
                </wp:positionV>
                <wp:extent cx="3620135" cy="635"/>
                <wp:effectExtent l="0" t="0" r="0" b="0"/>
                <wp:wrapTight wrapText="bothSides">
                  <wp:wrapPolygon edited="0">
                    <wp:start x="0" y="0"/>
                    <wp:lineTo x="0" y="21600"/>
                    <wp:lineTo x="21600" y="21600"/>
                    <wp:lineTo x="21600" y="0"/>
                  </wp:wrapPolygon>
                </wp:wrapTight>
                <wp:docPr id="2117675857" name="Tekstfelt 1"/>
                <wp:cNvGraphicFramePr/>
                <a:graphic xmlns:a="http://schemas.openxmlformats.org/drawingml/2006/main">
                  <a:graphicData uri="http://schemas.microsoft.com/office/word/2010/wordprocessingShape">
                    <wps:wsp>
                      <wps:cNvSpPr txBox="1"/>
                      <wps:spPr>
                        <a:xfrm>
                          <a:off x="0" y="0"/>
                          <a:ext cx="3620135" cy="635"/>
                        </a:xfrm>
                        <a:prstGeom prst="rect">
                          <a:avLst/>
                        </a:prstGeom>
                        <a:solidFill>
                          <a:prstClr val="white"/>
                        </a:solidFill>
                        <a:ln>
                          <a:noFill/>
                        </a:ln>
                      </wps:spPr>
                      <wps:txbx>
                        <w:txbxContent>
                          <w:p w14:paraId="710D9597" w14:textId="34AC5930" w:rsidR="00294487" w:rsidRPr="00087D9D" w:rsidRDefault="00294487" w:rsidP="00294487">
                            <w:pPr>
                              <w:pStyle w:val="Billedtekst"/>
                              <w:rPr>
                                <w:rFonts w:ascii="Arial" w:hAnsi="Arial" w:cs="Arial"/>
                                <w:noProof/>
                                <w:sz w:val="20"/>
                                <w:szCs w:val="20"/>
                              </w:rPr>
                            </w:pPr>
                            <w:r>
                              <w:t xml:space="preserve">Figur </w:t>
                            </w:r>
                            <w:fldSimple w:instr=" SEQ Figur \* ARABIC ">
                              <w:r w:rsidR="00910A74">
                                <w:rPr>
                                  <w:noProof/>
                                </w:rPr>
                                <w:t>19</w:t>
                              </w:r>
                            </w:fldSimple>
                            <w:r>
                              <w:t xml:space="preserve"> - Endelige skit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4B7AF" id="_x0000_s1034" type="#_x0000_t202" style="position:absolute;margin-left:194.4pt;margin-top:136.95pt;width:285.05pt;height:.05pt;z-index:-25165822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" stroked="f">
                <v:textbox style="mso-fit-shape-to-text:t" inset="0,0,0,0">
                  <w:txbxContent>
                    <w:p w14:paraId="710D9597" w14:textId="34AC5930" w:rsidR="00294487" w:rsidRPr="00087D9D" w:rsidRDefault="00294487" w:rsidP="00294487">
                      <w:pPr>
                        <w:pStyle w:val="Billedtekst"/>
                        <w:rPr>
                          <w:rFonts w:ascii="Arial" w:hAnsi="Arial" w:cs="Arial"/>
                          <w:noProof/>
                          <w:sz w:val="20"/>
                          <w:szCs w:val="20"/>
                        </w:rPr>
                      </w:pPr>
                      <w:r>
                        <w:t xml:space="preserve">Figur </w:t>
                      </w:r>
                      <w:fldSimple w:instr=" SEQ Figur \* ARABIC ">
                        <w:r w:rsidR="00910A74">
                          <w:rPr>
                            <w:noProof/>
                          </w:rPr>
                          <w:t>19</w:t>
                        </w:r>
                      </w:fldSimple>
                      <w:r>
                        <w:t xml:space="preserve"> - Endelige skitser</w:t>
                      </w:r>
                    </w:p>
                  </w:txbxContent>
                </v:textbox>
                <w10:wrap type="tight"/>
              </v:shape>
            </w:pict>
          </mc:Fallback>
        </mc:AlternateContent>
      </w:r>
      <w:r w:rsidR="007A2FDD">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1776B9AD" w14:textId="50DC8004" w:rsidR="047CE020" w:rsidRDefault="76D62C48" w:rsidP="009347D3">
      <w:pPr>
        <w:pStyle w:val="Overskrift2"/>
      </w:pPr>
      <w:bookmarkStart w:id="72" w:name="_Toc153391949"/>
      <w:r>
        <w:lastRenderedPageBreak/>
        <w:t>Inspirationskilder</w:t>
      </w:r>
      <w:bookmarkEnd w:id="72"/>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Safa Daoudi</w:t>
      </w:r>
    </w:p>
    <w:p w14:paraId="3F7E1625" w14:textId="516F725A" w:rsidR="00115333" w:rsidRDefault="00115333" w:rsidP="76D62C48">
      <w:r w:rsidRPr="00115333">
        <w:t xml:space="preserve">I designprocessen har der været et skærpet fokus på at give brugeren en genkendelig fornemmelse af den egyptiske oldtidskultur. Dertil er der taget forskellige tiltag i brug, med inspiration fra </w:t>
      </w:r>
      <w:r w:rsidR="000F3BAE">
        <w:t>b.la.</w:t>
      </w:r>
      <w:r w:rsidRPr="00115333">
        <w:t xml:space="preserve"> webgrafiske produkter.</w:t>
      </w:r>
    </w:p>
    <w:p w14:paraId="0CB3FA0F" w14:textId="3A2456B6" w:rsidR="00921C72" w:rsidRDefault="008E291D" w:rsidP="00C3731C">
      <w:pPr>
        <w:rPr>
          <w:color w:val="000000" w:themeColor="text1"/>
        </w:rPr>
      </w:pPr>
      <w:r>
        <w:rPr>
          <w:noProof/>
        </w:rPr>
        <mc:AlternateContent>
          <mc:Choice Requires="wps">
            <w:drawing>
              <wp:anchor distT="0" distB="0" distL="114300" distR="114300" simplePos="0" relativeHeight="251658258" behindDoc="1" locked="0" layoutInCell="1" allowOverlap="1" wp14:anchorId="2D2CB2B5" wp14:editId="3CDE7DD5">
                <wp:simplePos x="0" y="0"/>
                <wp:positionH relativeFrom="column">
                  <wp:posOffset>3148965</wp:posOffset>
                </wp:positionH>
                <wp:positionV relativeFrom="paragraph">
                  <wp:posOffset>3284855</wp:posOffset>
                </wp:positionV>
                <wp:extent cx="2867025" cy="156845"/>
                <wp:effectExtent l="0" t="0" r="9525" b="0"/>
                <wp:wrapTight wrapText="bothSides">
                  <wp:wrapPolygon edited="0">
                    <wp:start x="0" y="0"/>
                    <wp:lineTo x="0" y="18364"/>
                    <wp:lineTo x="21528" y="18364"/>
                    <wp:lineTo x="21528" y="0"/>
                    <wp:lineTo x="0" y="0"/>
                  </wp:wrapPolygon>
                </wp:wrapTight>
                <wp:docPr id="2064694973" name="Tekstfelt 1"/>
                <wp:cNvGraphicFramePr/>
                <a:graphic xmlns:a="http://schemas.openxmlformats.org/drawingml/2006/main">
                  <a:graphicData uri="http://schemas.microsoft.com/office/word/2010/wordprocessingShape">
                    <wps:wsp>
                      <wps:cNvSpPr txBox="1"/>
                      <wps:spPr>
                        <a:xfrm>
                          <a:off x="0" y="0"/>
                          <a:ext cx="2867025" cy="156845"/>
                        </a:xfrm>
                        <a:prstGeom prst="rect">
                          <a:avLst/>
                        </a:prstGeom>
                        <a:solidFill>
                          <a:prstClr val="white"/>
                        </a:solidFill>
                        <a:ln>
                          <a:noFill/>
                        </a:ln>
                      </wps:spPr>
                      <wps:txbx>
                        <w:txbxContent>
                          <w:p w14:paraId="65F309BB" w14:textId="136F6D3B" w:rsidR="00A10B5C" w:rsidRPr="00AA075F" w:rsidRDefault="00A10B5C" w:rsidP="00A10B5C">
                            <w:pPr>
                              <w:pStyle w:val="Billedtekst"/>
                              <w:rPr>
                                <w:color w:val="000000" w:themeColor="text1"/>
                              </w:rPr>
                            </w:pPr>
                            <w:r>
                              <w:t xml:space="preserve">Figur </w:t>
                            </w:r>
                            <w:fldSimple w:instr=" SEQ Figur \* ARABIC ">
                              <w:r w:rsidR="00910A74">
                                <w:rPr>
                                  <w:noProof/>
                                </w:rPr>
                                <w:t>20</w:t>
                              </w:r>
                            </w:fldSimple>
                            <w:r>
                              <w:t xml:space="preserve"> -</w:t>
                            </w:r>
                            <w:r w:rsidR="00C044A7">
                              <w:t xml:space="preserve"> </w:t>
                            </w:r>
                            <w:r>
                              <w:t>Screenshot</w:t>
                            </w:r>
                            <w:r w:rsidR="00C044A7">
                              <w:t>,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2CB2B5" id="_x0000_s1035" type="#_x0000_t202" style="position:absolute;margin-left:247.95pt;margin-top:258.65pt;width:225.75pt;height:12.35pt;z-index:-25165822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" stroked="f">
                <v:textbox inset="0,0,0,0">
                  <w:txbxContent>
                    <w:p w14:paraId="65F309BB" w14:textId="136F6D3B" w:rsidR="00A10B5C" w:rsidRPr="00AA075F" w:rsidRDefault="00A10B5C" w:rsidP="00A10B5C">
                      <w:pPr>
                        <w:pStyle w:val="Billedtekst"/>
                        <w:rPr>
                          <w:color w:val="000000" w:themeColor="text1"/>
                        </w:rPr>
                      </w:pPr>
                      <w:r>
                        <w:t xml:space="preserve">Figur </w:t>
                      </w:r>
                      <w:fldSimple w:instr=" SEQ Figur \* ARABIC ">
                        <w:r w:rsidR="00910A74">
                          <w:rPr>
                            <w:noProof/>
                          </w:rPr>
                          <w:t>20</w:t>
                        </w:r>
                      </w:fldSimple>
                      <w:r>
                        <w:t xml:space="preserve"> -</w:t>
                      </w:r>
                      <w:r w:rsidR="00C044A7">
                        <w:t xml:space="preserve"> </w:t>
                      </w:r>
                      <w:r>
                        <w:t>Screenshot</w:t>
                      </w:r>
                      <w:r w:rsidR="00C044A7">
                        <w:t>, prototype</w:t>
                      </w:r>
                    </w:p>
                  </w:txbxContent>
                </v:textbox>
                <w10:wrap type="tight"/>
              </v:shape>
            </w:pict>
          </mc:Fallback>
        </mc:AlternateContent>
      </w:r>
      <w:r>
        <w:rPr>
          <w:noProof/>
        </w:rPr>
        <mc:AlternateContent>
          <mc:Choice Requires="wps">
            <w:drawing>
              <wp:anchor distT="0" distB="0" distL="114300" distR="114300" simplePos="0" relativeHeight="251658259" behindDoc="1" locked="0" layoutInCell="1" allowOverlap="1" wp14:anchorId="345D4177" wp14:editId="249BF85B">
                <wp:simplePos x="0" y="0"/>
                <wp:positionH relativeFrom="column">
                  <wp:posOffset>23495</wp:posOffset>
                </wp:positionH>
                <wp:positionV relativeFrom="paragraph">
                  <wp:posOffset>3291840</wp:posOffset>
                </wp:positionV>
                <wp:extent cx="2914015" cy="306705"/>
                <wp:effectExtent l="0" t="0" r="635" b="0"/>
                <wp:wrapTight wrapText="bothSides">
                  <wp:wrapPolygon edited="0">
                    <wp:start x="0" y="0"/>
                    <wp:lineTo x="0" y="20124"/>
                    <wp:lineTo x="21463" y="20124"/>
                    <wp:lineTo x="21463" y="0"/>
                    <wp:lineTo x="0" y="0"/>
                  </wp:wrapPolygon>
                </wp:wrapTight>
                <wp:docPr id="1075228679" name="Tekstfelt 1"/>
                <wp:cNvGraphicFramePr/>
                <a:graphic xmlns:a="http://schemas.openxmlformats.org/drawingml/2006/main">
                  <a:graphicData uri="http://schemas.microsoft.com/office/word/2010/wordprocessingShape">
                    <wps:wsp>
                      <wps:cNvSpPr txBox="1"/>
                      <wps:spPr>
                        <a:xfrm>
                          <a:off x="0" y="0"/>
                          <a:ext cx="2914015" cy="306705"/>
                        </a:xfrm>
                        <a:prstGeom prst="rect">
                          <a:avLst/>
                        </a:prstGeom>
                        <a:solidFill>
                          <a:prstClr val="white"/>
                        </a:solidFill>
                        <a:ln>
                          <a:noFill/>
                        </a:ln>
                      </wps:spPr>
                      <wps:txbx>
                        <w:txbxContent>
                          <w:p w14:paraId="30E0504C" w14:textId="1F353A87" w:rsidR="00A10B5C" w:rsidRPr="00A10B5C" w:rsidRDefault="00A10B5C" w:rsidP="00A10B5C">
                            <w:pPr>
                              <w:pStyle w:val="Billedtekst"/>
                              <w:rPr>
                                <w:rFonts w:ascii="Arial" w:hAnsi="Arial" w:cs="Arial"/>
                                <w:noProof/>
                                <w:sz w:val="20"/>
                                <w:szCs w:val="20"/>
                                <w:lang w:val="en-US"/>
                              </w:rPr>
                            </w:pPr>
                            <w:r w:rsidRPr="00A10B5C">
                              <w:rPr>
                                <w:lang w:val="en-US"/>
                              </w:rPr>
                              <w:t xml:space="preserve">Figur </w:t>
                            </w:r>
                            <w:r>
                              <w:fldChar w:fldCharType="begin"/>
                            </w:r>
                            <w:r w:rsidRPr="00A10B5C">
                              <w:rPr>
                                <w:lang w:val="en-US"/>
                              </w:rPr>
                              <w:instrText xml:space="preserve"> SEQ Figur \* ARABIC </w:instrText>
                            </w:r>
                            <w:r>
                              <w:fldChar w:fldCharType="separate"/>
                            </w:r>
                            <w:r w:rsidR="00910A74">
                              <w:rPr>
                                <w:noProof/>
                                <w:lang w:val="en-US"/>
                              </w:rPr>
                              <w:t>21</w:t>
                            </w:r>
                            <w:r>
                              <w:fldChar w:fldCharType="end"/>
                            </w:r>
                            <w:r w:rsidRPr="00A10B5C">
                              <w:rPr>
                                <w:lang w:val="en-US"/>
                              </w:rPr>
                              <w:t xml:space="preserve"> - Screenshot, Glyptoteket, kilde: https://glyptoteket.dk/udstilling/aegyp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5D4177" id="_x0000_s1036" type="#_x0000_t202" style="position:absolute;margin-left:1.85pt;margin-top:259.2pt;width:229.45pt;height:24.15pt;z-index:-25165822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" stroked="f">
                <v:textbox inset="0,0,0,0">
                  <w:txbxContent>
                    <w:p w14:paraId="30E0504C" w14:textId="1F353A87" w:rsidR="00A10B5C" w:rsidRPr="00A10B5C" w:rsidRDefault="00A10B5C" w:rsidP="00A10B5C">
                      <w:pPr>
                        <w:pStyle w:val="Billedtekst"/>
                        <w:rPr>
                          <w:rFonts w:ascii="Arial" w:hAnsi="Arial" w:cs="Arial"/>
                          <w:noProof/>
                          <w:sz w:val="20"/>
                          <w:szCs w:val="20"/>
                          <w:lang w:val="en-US"/>
                        </w:rPr>
                      </w:pPr>
                      <w:r w:rsidRPr="00A10B5C">
                        <w:rPr>
                          <w:lang w:val="en-US"/>
                        </w:rPr>
                        <w:t xml:space="preserve">Figur </w:t>
                      </w:r>
                      <w:r>
                        <w:fldChar w:fldCharType="begin"/>
                      </w:r>
                      <w:r w:rsidRPr="00A10B5C">
                        <w:rPr>
                          <w:lang w:val="en-US"/>
                        </w:rPr>
                        <w:instrText xml:space="preserve"> SEQ Figur \* ARABIC </w:instrText>
                      </w:r>
                      <w:r>
                        <w:fldChar w:fldCharType="separate"/>
                      </w:r>
                      <w:r w:rsidR="00910A74">
                        <w:rPr>
                          <w:noProof/>
                          <w:lang w:val="en-US"/>
                        </w:rPr>
                        <w:t>21</w:t>
                      </w:r>
                      <w:r>
                        <w:fldChar w:fldCharType="end"/>
                      </w:r>
                      <w:r w:rsidRPr="00A10B5C">
                        <w:rPr>
                          <w:lang w:val="en-US"/>
                        </w:rPr>
                        <w:t xml:space="preserve"> - Screenshot, Glyptoteket, kilde: https://glyptoteket.dk/udstilling/aegypten/</w:t>
                      </w:r>
                    </w:p>
                  </w:txbxContent>
                </v:textbox>
                <w10:wrap type="tight"/>
              </v:shape>
            </w:pict>
          </mc:Fallback>
        </mc:AlternateContent>
      </w:r>
      <w:r w:rsidR="00A10B5C">
        <w:rPr>
          <w:rFonts w:ascii="Arial" w:hAnsi="Arial" w:cs="Arial"/>
          <w:noProof/>
          <w:sz w:val="20"/>
          <w:szCs w:val="20"/>
        </w:rPr>
        <w:drawing>
          <wp:anchor distT="0" distB="0" distL="114300" distR="114300" simplePos="0" relativeHeight="251658257" behindDoc="1" locked="0" layoutInCell="1" allowOverlap="1" wp14:anchorId="2C05FF94" wp14:editId="7AF0AD3B">
            <wp:simplePos x="0" y="0"/>
            <wp:positionH relativeFrom="column">
              <wp:posOffset>3147060</wp:posOffset>
            </wp:positionH>
            <wp:positionV relativeFrom="paragraph">
              <wp:posOffset>1576070</wp:posOffset>
            </wp:positionV>
            <wp:extent cx="2914015" cy="1682115"/>
            <wp:effectExtent l="0" t="0" r="635" b="0"/>
            <wp:wrapTight wrapText="bothSides">
              <wp:wrapPolygon edited="0">
                <wp:start x="0" y="0"/>
                <wp:lineTo x="0" y="21282"/>
                <wp:lineTo x="21463" y="21282"/>
                <wp:lineTo x="21463" y="0"/>
                <wp:lineTo x="0" y="0"/>
              </wp:wrapPolygon>
            </wp:wrapTight>
            <wp:docPr id="575873852" name="Billede 15" descr="Et billede, der indeholder tekst, skærmbillede, stationær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t billede, der indeholder tekst, skærmbillede, stationærAutomatisk genereret beskrivels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14015" cy="1682115"/>
                    </a:xfrm>
                    <a:prstGeom prst="rect">
                      <a:avLst/>
                    </a:prstGeom>
                    <a:noFill/>
                    <a:ln>
                      <a:noFill/>
                    </a:ln>
                  </pic:spPr>
                </pic:pic>
              </a:graphicData>
            </a:graphic>
          </wp:anchor>
        </w:drawing>
      </w:r>
      <w:r w:rsidR="76D62C48">
        <w:t xml:space="preserve">Som </w:t>
      </w:r>
      <w:r w:rsidR="00EF79BD">
        <w:t>tidligere</w:t>
      </w:r>
      <w:r w:rsidR="76D62C48">
        <w:t xml:space="preserve"> nævnt under konkurrentundersøgelsen, blev der fundet inspiration fra museer med samme </w:t>
      </w:r>
      <w:r w:rsidR="0039363F">
        <w:t xml:space="preserve">egyptisk-inspirerede </w:t>
      </w:r>
      <w:r w:rsidR="76D62C48">
        <w:t>udstilling</w:t>
      </w:r>
      <w:r w:rsidR="0039363F">
        <w:t>er</w:t>
      </w:r>
      <w:r w:rsidR="76D62C48">
        <w:t xml:space="preserve">. Her </w:t>
      </w:r>
      <w:r w:rsidR="0039363F">
        <w:t xml:space="preserve">har der været fokus på </w:t>
      </w:r>
      <w:r w:rsidR="76D62C48"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76D62C48" w:rsidRPr="008467C1">
        <w:t>,</w:t>
      </w:r>
      <w:r w:rsidR="76D62C48"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en</w:t>
      </w:r>
      <w:r w:rsidR="00D4410B">
        <w:rPr>
          <w:color w:val="000000" w:themeColor="text1"/>
        </w:rPr>
        <w:t xml:space="preserve"> 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så</w:t>
      </w:r>
      <w:r w:rsidR="002F06E6">
        <w:rPr>
          <w:color w:val="000000" w:themeColor="text1"/>
        </w:rPr>
        <w:t xml:space="preserve"> kan der dog alligevel drages </w:t>
      </w:r>
      <w:r w:rsidR="001968A5">
        <w:rPr>
          <w:color w:val="000000" w:themeColor="text1"/>
        </w:rPr>
        <w:t xml:space="preserve">paralleller fra et kreativt/design standpunkt.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men</w:t>
      </w:r>
      <w:r w:rsidR="004D1644">
        <w:rPr>
          <w:color w:val="000000" w:themeColor="text1"/>
        </w:rPr>
        <w:t xml:space="preserve"> 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r w:rsidR="002D58E5">
        <w:rPr>
          <w:color w:val="000000" w:themeColor="text1"/>
        </w:rPr>
        <w:t>white</w:t>
      </w:r>
      <w:r w:rsidR="00CD7071">
        <w:rPr>
          <w:color w:val="000000" w:themeColor="text1"/>
        </w:rPr>
        <w:t xml:space="preserve"> space</w:t>
      </w:r>
      <w:r w:rsidR="003F68EB">
        <w:rPr>
          <w:color w:val="000000" w:themeColor="text1"/>
        </w:rPr>
        <w:t>”</w:t>
      </w:r>
      <w:r w:rsidR="00CD7071">
        <w:rPr>
          <w:color w:val="000000" w:themeColor="text1"/>
        </w:rPr>
        <w:t xml:space="preserve"> samt brugen af billeder og</w:t>
      </w:r>
      <w:r w:rsidR="003F68EB">
        <w:rPr>
          <w:color w:val="000000" w:themeColor="text1"/>
        </w:rPr>
        <w:t xml:space="preserve"> belysningen/redigeringen af disse</w:t>
      </w:r>
      <w:r w:rsidR="00C044A7">
        <w:rPr>
          <w:color w:val="000000" w:themeColor="text1"/>
        </w:rPr>
        <w:t>.</w:t>
      </w:r>
    </w:p>
    <w:p w14:paraId="12106F27" w14:textId="1129FD0F" w:rsidR="006459AE" w:rsidRDefault="00FF5547" w:rsidP="006459AE">
      <w:pPr>
        <w:keepNext/>
      </w:pPr>
      <w:r>
        <w:rPr>
          <w:rFonts w:ascii="Arial" w:hAnsi="Arial" w:cs="Arial"/>
          <w:noProof/>
          <w:sz w:val="20"/>
          <w:szCs w:val="20"/>
        </w:rPr>
        <w:drawing>
          <wp:anchor distT="0" distB="0" distL="114300" distR="114300" simplePos="0" relativeHeight="251658256" behindDoc="1" locked="0" layoutInCell="1" allowOverlap="1" wp14:anchorId="58A55E57" wp14:editId="1EECBBE3">
            <wp:simplePos x="0" y="0"/>
            <wp:positionH relativeFrom="column">
              <wp:posOffset>70485</wp:posOffset>
            </wp:positionH>
            <wp:positionV relativeFrom="paragraph">
              <wp:posOffset>2540</wp:posOffset>
            </wp:positionV>
            <wp:extent cx="2867025" cy="1702435"/>
            <wp:effectExtent l="0" t="0" r="9525" b="0"/>
            <wp:wrapTight wrapText="bothSides">
              <wp:wrapPolygon edited="0">
                <wp:start x="0" y="0"/>
                <wp:lineTo x="0" y="21270"/>
                <wp:lineTo x="21528" y="21270"/>
                <wp:lineTo x="21528" y="0"/>
                <wp:lineTo x="0" y="0"/>
              </wp:wrapPolygon>
            </wp:wrapTight>
            <wp:docPr id="1335050387" name="Billede 14" descr="Et billede, der indeholder tekst, Ansigt, skærmbillede, menneske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t billede, der indeholder tekst, Ansigt, skærmbillede, menneskeAutomatisk genereret beskrivels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67025" cy="1702435"/>
                    </a:xfrm>
                    <a:prstGeom prst="rect">
                      <a:avLst/>
                    </a:prstGeom>
                    <a:noFill/>
                    <a:ln>
                      <a:noFill/>
                    </a:ln>
                  </pic:spPr>
                </pic:pic>
              </a:graphicData>
            </a:graphic>
          </wp:anchor>
        </w:drawing>
      </w:r>
      <w:r w:rsidR="00921C72">
        <w:rPr>
          <w:color w:val="000000" w:themeColor="text1"/>
        </w:rPr>
        <w:t xml:space="preserve">     </w:t>
      </w:r>
    </w:p>
    <w:p w14:paraId="63F1FEE9" w14:textId="158469B7" w:rsidR="005751D3" w:rsidRDefault="00910A74" w:rsidP="005751D3">
      <w:r>
        <w:rPr>
          <w:rFonts w:ascii="Arial" w:hAnsi="Arial" w:cs="Arial"/>
          <w:noProof/>
          <w:sz w:val="20"/>
          <w:szCs w:val="20"/>
        </w:rPr>
        <w:drawing>
          <wp:anchor distT="0" distB="0" distL="114300" distR="114300" simplePos="0" relativeHeight="251658261" behindDoc="1" locked="0" layoutInCell="1" allowOverlap="1" wp14:anchorId="7AF8B3F8" wp14:editId="5873DE76">
            <wp:simplePos x="0" y="0"/>
            <wp:positionH relativeFrom="column">
              <wp:posOffset>2705147</wp:posOffset>
            </wp:positionH>
            <wp:positionV relativeFrom="paragraph">
              <wp:posOffset>1208301</wp:posOffset>
            </wp:positionV>
            <wp:extent cx="3434080" cy="1711960"/>
            <wp:effectExtent l="0" t="0" r="0" b="2540"/>
            <wp:wrapTight wrapText="bothSides">
              <wp:wrapPolygon edited="0">
                <wp:start x="0" y="0"/>
                <wp:lineTo x="0" y="21392"/>
                <wp:lineTo x="21448" y="21392"/>
                <wp:lineTo x="21448" y="0"/>
                <wp:lineTo x="0" y="0"/>
              </wp:wrapPolygon>
            </wp:wrapTight>
            <wp:docPr id="1273031246" name="Billede 17" descr="Et billede, der indeholder tekst, grafisk design, kunst,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t billede, der indeholder tekst, grafisk design, kunst, designAutomatisk genereret beskrivels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4080" cy="1711960"/>
                    </a:xfrm>
                    <a:prstGeom prst="rect">
                      <a:avLst/>
                    </a:prstGeom>
                    <a:noFill/>
                    <a:ln>
                      <a:noFill/>
                    </a:ln>
                  </pic:spPr>
                </pic:pic>
              </a:graphicData>
            </a:graphic>
          </wp:anchor>
        </w:drawing>
      </w:r>
      <w:r w:rsidR="00267DAB">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Anon,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w:t>
      </w:r>
      <w:r w:rsidR="0000216A">
        <w:t xml:space="preserve"> ses </w:t>
      </w:r>
      <w:r w:rsidR="003045F9">
        <w:t>f</w:t>
      </w:r>
      <w:r w:rsidR="005751D3" w:rsidRPr="005751D3">
        <w:t xml:space="preserve">.eks. i brugen af </w:t>
      </w:r>
      <w:r w:rsidR="0089636A">
        <w:t>de</w:t>
      </w:r>
      <w:r w:rsidR="005751D3" w:rsidRPr="005751D3">
        <w:t xml:space="preserve"> 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r w:rsidR="00DC2DB7">
        <w:t>white</w:t>
      </w:r>
      <w:r w:rsidR="005751D3" w:rsidRPr="005751D3">
        <w:t xml:space="preserve"> space", som også benyttes af designeren "TAKE YOUR LAPTOPS" på BEHANCE. </w:t>
      </w:r>
    </w:p>
    <w:p w14:paraId="5F59214C" w14:textId="13D851C6" w:rsidR="00910A74" w:rsidRDefault="008E291D" w:rsidP="005751D3">
      <w:pPr>
        <w:rPr>
          <w:b/>
          <w:color w:val="FF0000"/>
        </w:rPr>
      </w:pPr>
      <w:r>
        <w:rPr>
          <w:noProof/>
        </w:rPr>
        <mc:AlternateContent>
          <mc:Choice Requires="wps">
            <w:drawing>
              <wp:anchor distT="0" distB="0" distL="114300" distR="114300" simplePos="0" relativeHeight="251658262" behindDoc="1" locked="0" layoutInCell="1" allowOverlap="1" wp14:anchorId="2EC1C26C" wp14:editId="3AB151CB">
                <wp:simplePos x="0" y="0"/>
                <wp:positionH relativeFrom="column">
                  <wp:posOffset>2705413</wp:posOffset>
                </wp:positionH>
                <wp:positionV relativeFrom="paragraph">
                  <wp:posOffset>1723798</wp:posOffset>
                </wp:positionV>
                <wp:extent cx="2283460" cy="635"/>
                <wp:effectExtent l="0" t="0" r="0" b="0"/>
                <wp:wrapTight wrapText="bothSides">
                  <wp:wrapPolygon edited="0">
                    <wp:start x="0" y="0"/>
                    <wp:lineTo x="0" y="21600"/>
                    <wp:lineTo x="21600" y="21600"/>
                    <wp:lineTo x="21600" y="0"/>
                  </wp:wrapPolygon>
                </wp:wrapTight>
                <wp:docPr id="536235479" name="Tekstfelt 1"/>
                <wp:cNvGraphicFramePr/>
                <a:graphic xmlns:a="http://schemas.openxmlformats.org/drawingml/2006/main">
                  <a:graphicData uri="http://schemas.microsoft.com/office/word/2010/wordprocessingShape">
                    <wps:wsp>
                      <wps:cNvSpPr txBox="1"/>
                      <wps:spPr>
                        <a:xfrm>
                          <a:off x="0" y="0"/>
                          <a:ext cx="2283460" cy="635"/>
                        </a:xfrm>
                        <a:prstGeom prst="rect">
                          <a:avLst/>
                        </a:prstGeom>
                        <a:solidFill>
                          <a:prstClr val="white"/>
                        </a:solidFill>
                        <a:ln>
                          <a:noFill/>
                        </a:ln>
                      </wps:spPr>
                      <wps:txbx>
                        <w:txbxContent>
                          <w:p w14:paraId="2120B933" w14:textId="7734A5EC" w:rsidR="00910A74" w:rsidRPr="00B977DF" w:rsidRDefault="00910A74" w:rsidP="00910A74">
                            <w:pPr>
                              <w:pStyle w:val="Billedtekst"/>
                              <w:rPr>
                                <w:rFonts w:ascii="Arial" w:hAnsi="Arial" w:cs="Arial"/>
                                <w:noProof/>
                                <w:sz w:val="20"/>
                                <w:szCs w:val="20"/>
                              </w:rPr>
                            </w:pPr>
                            <w:r>
                              <w:t xml:space="preserve">Figur </w:t>
                            </w:r>
                            <w:fldSimple w:instr=" SEQ Figur \* ARABIC ">
                              <w:r>
                                <w:rPr>
                                  <w:noProof/>
                                </w:rPr>
                                <w:t>23</w:t>
                              </w:r>
                            </w:fldSimple>
                            <w:r>
                              <w:t xml:space="preserve"> </w:t>
                            </w:r>
                            <w:r w:rsidR="008E291D">
                              <w:t>–</w:t>
                            </w:r>
                            <w:r>
                              <w:t xml:space="preserve"> </w:t>
                            </w:r>
                            <w:r w:rsidR="008E291D">
                              <w:t>Screenshot,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1C26C" id="_x0000_s1037" type="#_x0000_t202" style="position:absolute;margin-left:213pt;margin-top:135.75pt;width:179.8pt;height:.05pt;z-index:-2516582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sQVGQIAAEAEAAAOAAAAZHJzL2Uyb0RvYy54bWysU8Fu2zAMvQ/YPwi6L07SrS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efzu5uPtxSSFLu9+RR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" stroked="f">
                <v:textbox style="mso-fit-shape-to-text:t" inset="0,0,0,0">
                  <w:txbxContent>
                    <w:p w14:paraId="2120B933" w14:textId="7734A5EC" w:rsidR="00910A74" w:rsidRPr="00B977DF" w:rsidRDefault="00910A74" w:rsidP="00910A74">
                      <w:pPr>
                        <w:pStyle w:val="Billedtekst"/>
                        <w:rPr>
                          <w:rFonts w:ascii="Arial" w:hAnsi="Arial" w:cs="Arial"/>
                          <w:noProof/>
                          <w:sz w:val="20"/>
                          <w:szCs w:val="20"/>
                        </w:rPr>
                      </w:pPr>
                      <w:r>
                        <w:t xml:space="preserve">Figur </w:t>
                      </w:r>
                      <w:fldSimple w:instr=" SEQ Figur \* ARABIC ">
                        <w:r>
                          <w:rPr>
                            <w:noProof/>
                          </w:rPr>
                          <w:t>23</w:t>
                        </w:r>
                      </w:fldSimple>
                      <w:r>
                        <w:t xml:space="preserve"> </w:t>
                      </w:r>
                      <w:r w:rsidR="008E291D">
                        <w:t>–</w:t>
                      </w:r>
                      <w:r>
                        <w:t xml:space="preserve"> </w:t>
                      </w:r>
                      <w:r w:rsidR="008E291D">
                        <w:t>Screenshot, prototype</w:t>
                      </w:r>
                    </w:p>
                  </w:txbxContent>
                </v:textbox>
                <w10:wrap type="tight"/>
              </v:shape>
            </w:pict>
          </mc:Fallback>
        </mc:AlternateContent>
      </w:r>
      <w:r>
        <w:rPr>
          <w:noProof/>
        </w:rPr>
        <mc:AlternateContent>
          <mc:Choice Requires="wps">
            <w:drawing>
              <wp:anchor distT="0" distB="0" distL="114300" distR="114300" simplePos="0" relativeHeight="251658263" behindDoc="1" locked="0" layoutInCell="1" allowOverlap="1" wp14:anchorId="09D79ECB" wp14:editId="077BD6F8">
                <wp:simplePos x="0" y="0"/>
                <wp:positionH relativeFrom="column">
                  <wp:posOffset>-3649</wp:posOffset>
                </wp:positionH>
                <wp:positionV relativeFrom="paragraph">
                  <wp:posOffset>1720215</wp:posOffset>
                </wp:positionV>
                <wp:extent cx="2283460" cy="470535"/>
                <wp:effectExtent l="0" t="0" r="2540" b="5715"/>
                <wp:wrapTight wrapText="bothSides">
                  <wp:wrapPolygon edited="0">
                    <wp:start x="0" y="0"/>
                    <wp:lineTo x="0" y="20988"/>
                    <wp:lineTo x="21444" y="20988"/>
                    <wp:lineTo x="21444" y="0"/>
                    <wp:lineTo x="0" y="0"/>
                  </wp:wrapPolygon>
                </wp:wrapTight>
                <wp:docPr id="1785767977" name="Tekstfelt 1"/>
                <wp:cNvGraphicFramePr/>
                <a:graphic xmlns:a="http://schemas.openxmlformats.org/drawingml/2006/main">
                  <a:graphicData uri="http://schemas.microsoft.com/office/word/2010/wordprocessingShape">
                    <wps:wsp>
                      <wps:cNvSpPr txBox="1"/>
                      <wps:spPr>
                        <a:xfrm>
                          <a:off x="0" y="0"/>
                          <a:ext cx="2283460" cy="470535"/>
                        </a:xfrm>
                        <a:prstGeom prst="rect">
                          <a:avLst/>
                        </a:prstGeom>
                        <a:solidFill>
                          <a:prstClr val="white"/>
                        </a:solidFill>
                        <a:ln>
                          <a:noFill/>
                        </a:ln>
                      </wps:spPr>
                      <wps:txbx>
                        <w:txbxContent>
                          <w:p w14:paraId="199A7066" w14:textId="7A8D8F25" w:rsidR="00910A74" w:rsidRPr="008E291D" w:rsidRDefault="00910A74" w:rsidP="00910A74">
                            <w:pPr>
                              <w:pStyle w:val="Billedtekst"/>
                              <w:rPr>
                                <w:rFonts w:ascii="Arial" w:hAnsi="Arial" w:cs="Arial"/>
                                <w:noProof/>
                                <w:sz w:val="20"/>
                                <w:szCs w:val="20"/>
                                <w:lang w:val="en-US"/>
                              </w:rPr>
                            </w:pPr>
                            <w:r w:rsidRPr="008E291D">
                              <w:rPr>
                                <w:lang w:val="en-US"/>
                              </w:rPr>
                              <w:t xml:space="preserve">Figur </w:t>
                            </w:r>
                            <w:r>
                              <w:fldChar w:fldCharType="begin"/>
                            </w:r>
                            <w:r w:rsidRPr="008E291D">
                              <w:rPr>
                                <w:lang w:val="en-US"/>
                              </w:rPr>
                              <w:instrText xml:space="preserve"> SEQ Figur \* ARABIC </w:instrText>
                            </w:r>
                            <w:r>
                              <w:fldChar w:fldCharType="separate"/>
                            </w:r>
                            <w:r w:rsidRPr="008E291D">
                              <w:rPr>
                                <w:noProof/>
                                <w:lang w:val="en-US"/>
                              </w:rPr>
                              <w:t>22</w:t>
                            </w:r>
                            <w:r>
                              <w:fldChar w:fldCharType="end"/>
                            </w:r>
                            <w:r w:rsidRPr="008E291D">
                              <w:rPr>
                                <w:lang w:val="en-US"/>
                              </w:rPr>
                              <w:t xml:space="preserve"> </w:t>
                            </w:r>
                            <w:r w:rsidR="008E291D" w:rsidRPr="008E291D">
                              <w:rPr>
                                <w:lang w:val="en-US"/>
                              </w:rPr>
                              <w:t xml:space="preserve">– Screenshot, Behance, kilde: </w:t>
                            </w:r>
                            <w:r w:rsidR="008E291D" w:rsidRPr="008E291D">
                              <w:rPr>
                                <w:rFonts w:ascii="Segoe UI" w:hAnsi="Segoe UI" w:cs="Segoe UI"/>
                                <w:color w:val="44546A"/>
                                <w:lang w:val="en-US"/>
                              </w:rPr>
                              <w:t>https://www.behance.net/gallery/97140931/egypt-website-design-uiu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79ECB" id="_x0000_s1038" type="#_x0000_t202" style="position:absolute;margin-left:-.3pt;margin-top:135.45pt;width:179.8pt;height:37.05pt;z-index:-251658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" stroked="f">
                <v:textbox inset="0,0,0,0">
                  <w:txbxContent>
                    <w:p w14:paraId="199A7066" w14:textId="7A8D8F25" w:rsidR="00910A74" w:rsidRPr="008E291D" w:rsidRDefault="00910A74" w:rsidP="00910A74">
                      <w:pPr>
                        <w:pStyle w:val="Billedtekst"/>
                        <w:rPr>
                          <w:rFonts w:ascii="Arial" w:hAnsi="Arial" w:cs="Arial"/>
                          <w:noProof/>
                          <w:sz w:val="20"/>
                          <w:szCs w:val="20"/>
                          <w:lang w:val="en-US"/>
                        </w:rPr>
                      </w:pPr>
                      <w:r w:rsidRPr="008E291D">
                        <w:rPr>
                          <w:lang w:val="en-US"/>
                        </w:rPr>
                        <w:t xml:space="preserve">Figur </w:t>
                      </w:r>
                      <w:r>
                        <w:fldChar w:fldCharType="begin"/>
                      </w:r>
                      <w:r w:rsidRPr="008E291D">
                        <w:rPr>
                          <w:lang w:val="en-US"/>
                        </w:rPr>
                        <w:instrText xml:space="preserve"> SEQ Figur \* ARABIC </w:instrText>
                      </w:r>
                      <w:r>
                        <w:fldChar w:fldCharType="separate"/>
                      </w:r>
                      <w:r w:rsidRPr="008E291D">
                        <w:rPr>
                          <w:noProof/>
                          <w:lang w:val="en-US"/>
                        </w:rPr>
                        <w:t>22</w:t>
                      </w:r>
                      <w:r>
                        <w:fldChar w:fldCharType="end"/>
                      </w:r>
                      <w:r w:rsidRPr="008E291D">
                        <w:rPr>
                          <w:lang w:val="en-US"/>
                        </w:rPr>
                        <w:t xml:space="preserve"> </w:t>
                      </w:r>
                      <w:r w:rsidR="008E291D" w:rsidRPr="008E291D">
                        <w:rPr>
                          <w:lang w:val="en-US"/>
                        </w:rPr>
                        <w:t xml:space="preserve">– Screenshot, Behance, kilde: </w:t>
                      </w:r>
                      <w:r w:rsidR="008E291D" w:rsidRPr="008E291D">
                        <w:rPr>
                          <w:rFonts w:ascii="Segoe UI" w:hAnsi="Segoe UI" w:cs="Segoe UI"/>
                          <w:color w:val="44546A"/>
                          <w:lang w:val="en-US"/>
                        </w:rPr>
                        <w:t>https://www.behance.net/gallery/97140931/egypt-website-design-uiux</w:t>
                      </w:r>
                    </w:p>
                  </w:txbxContent>
                </v:textbox>
                <w10:wrap type="tight"/>
              </v:shape>
            </w:pict>
          </mc:Fallback>
        </mc:AlternateContent>
      </w:r>
      <w:r w:rsidR="00910A74">
        <w:rPr>
          <w:rFonts w:ascii="Arial" w:hAnsi="Arial" w:cs="Arial"/>
          <w:noProof/>
          <w:sz w:val="20"/>
          <w:szCs w:val="20"/>
        </w:rPr>
        <w:drawing>
          <wp:anchor distT="0" distB="0" distL="114300" distR="114300" simplePos="0" relativeHeight="251658260" behindDoc="1" locked="0" layoutInCell="1" allowOverlap="1" wp14:anchorId="70C01AE1" wp14:editId="1C757968">
            <wp:simplePos x="0" y="0"/>
            <wp:positionH relativeFrom="column">
              <wp:posOffset>3241</wp:posOffset>
            </wp:positionH>
            <wp:positionV relativeFrom="paragraph">
              <wp:posOffset>2995</wp:posOffset>
            </wp:positionV>
            <wp:extent cx="2283929" cy="1712661"/>
            <wp:effectExtent l="0" t="0" r="2540" b="1905"/>
            <wp:wrapTight wrapText="bothSides">
              <wp:wrapPolygon edited="0">
                <wp:start x="0" y="0"/>
                <wp:lineTo x="0" y="21384"/>
                <wp:lineTo x="21444" y="21384"/>
                <wp:lineTo x="21444" y="0"/>
                <wp:lineTo x="0" y="0"/>
              </wp:wrapPolygon>
            </wp:wrapTight>
            <wp:docPr id="419471925" name="Billede 16" descr="Et billede, der indeholder tekst, skærmbillede, Brochure,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t billede, der indeholder tekst, skærmbillede, Brochure, designAutomatisk genereret beskrivels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83929" cy="1712661"/>
                    </a:xfrm>
                    <a:prstGeom prst="rect">
                      <a:avLst/>
                    </a:prstGeom>
                    <a:noFill/>
                    <a:ln>
                      <a:noFill/>
                    </a:ln>
                  </pic:spPr>
                </pic:pic>
              </a:graphicData>
            </a:graphic>
          </wp:anchor>
        </w:drawing>
      </w:r>
      <w:r w:rsidR="00910A74" w:rsidRPr="00910A74">
        <w:rPr>
          <w:rFonts w:ascii="Arial" w:hAnsi="Arial" w:cs="Arial"/>
          <w:sz w:val="20"/>
          <w:szCs w:val="20"/>
        </w:rPr>
        <w:t xml:space="preserve"> </w:t>
      </w:r>
      <w:r w:rsidR="00910A74">
        <w:rPr>
          <w:rFonts w:ascii="Arial" w:hAnsi="Arial" w:cs="Arial"/>
          <w:sz w:val="20"/>
          <w:szCs w:val="20"/>
        </w:rPr>
        <w:t xml:space="preserve">          </w:t>
      </w:r>
    </w:p>
    <w:p w14:paraId="3B56AA88" w14:textId="767324C2" w:rsidR="00125022" w:rsidRDefault="005751D3" w:rsidP="005751D3">
      <w:r w:rsidRPr="005751D3">
        <w:lastRenderedPageBreak/>
        <w:t>Generelt har b.la. BEHANCE, fungeret som en stor inspirationskilde for prototypens visuelle identitet</w:t>
      </w:r>
      <w:r w:rsidR="00456B4F">
        <w:t>,</w:t>
      </w:r>
      <w:r w:rsidRPr="005751D3">
        <w:t xml:space="preserve"> som fremgår af hele den kreative designproces og/eller i det endelige produkt.</w:t>
      </w:r>
    </w:p>
    <w:p w14:paraId="4DABE93B" w14:textId="5B89B9D3" w:rsidR="00125022" w:rsidRPr="005751D3" w:rsidRDefault="0002356F" w:rsidP="005751D3">
      <w:r>
        <w:rPr>
          <w:rFonts w:ascii="Arial" w:hAnsi="Arial" w:cs="Arial"/>
          <w:noProof/>
          <w:sz w:val="20"/>
          <w:szCs w:val="20"/>
        </w:rPr>
        <w:drawing>
          <wp:anchor distT="0" distB="0" distL="114300" distR="114300" simplePos="0" relativeHeight="251658264" behindDoc="1" locked="0" layoutInCell="1" allowOverlap="1" wp14:anchorId="027E50CA" wp14:editId="6C97C454">
            <wp:simplePos x="0" y="0"/>
            <wp:positionH relativeFrom="column">
              <wp:posOffset>4247515</wp:posOffset>
            </wp:positionH>
            <wp:positionV relativeFrom="paragraph">
              <wp:posOffset>33020</wp:posOffset>
            </wp:positionV>
            <wp:extent cx="1767205" cy="2596515"/>
            <wp:effectExtent l="0" t="0" r="4445" b="0"/>
            <wp:wrapTight wrapText="bothSides">
              <wp:wrapPolygon edited="0">
                <wp:start x="0" y="0"/>
                <wp:lineTo x="0" y="21394"/>
                <wp:lineTo x="21421" y="21394"/>
                <wp:lineTo x="21421" y="0"/>
                <wp:lineTo x="0" y="0"/>
              </wp:wrapPolygon>
            </wp:wrapTight>
            <wp:docPr id="3856641" name="Billede 18"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t billede, der indeholder bygning, kunst, maleri, døråbningAutomatisk genereret beskrivels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67205" cy="2596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914FD">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kunsthistorie.</w:t>
      </w:r>
      <w:r w:rsidR="007F0C0B">
        <w:t xml:space="preserve"> </w:t>
      </w:r>
      <w:r w:rsidR="00E56F8F">
        <w:t xml:space="preserve">Nogle af produktets designelementer er </w:t>
      </w:r>
      <w:r w:rsidR="000F742E">
        <w:t xml:space="preserve">mere </w:t>
      </w:r>
      <w:r w:rsidR="00E56F8F">
        <w:t>klare og inspirations</w:t>
      </w:r>
      <w:r w:rsidR="00B436A3">
        <w:t xml:space="preserve">kilden fremgår mere indlysende, mens andre </w:t>
      </w:r>
      <w:r w:rsidR="000E6A65">
        <w:t xml:space="preserve">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52D1F3FB" w:rsidR="007A7286" w:rsidRDefault="002B2B7C" w:rsidP="007A7286">
      <w:pPr>
        <w:rPr>
          <w:b/>
          <w:color w:val="FF0000"/>
        </w:rPr>
      </w:pPr>
      <w:r>
        <w:t>En af hovedinspirationskilder</w:t>
      </w:r>
      <w:r w:rsidR="0089482E">
        <w:t xml:space="preserve">ne </w:t>
      </w:r>
      <w:r w:rsidR="00305CB9">
        <w:t>kommer til udtryk</w:t>
      </w:r>
      <w:r w:rsidR="00E91404">
        <w:t xml:space="preserve"> 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skydes</w:t>
      </w:r>
      <w:r w:rsidR="00FC2E92">
        <w:t xml:space="preserve"> ”porte</w:t>
      </w:r>
      <w:r w:rsidR="008B35AC">
        <w:t>ne</w:t>
      </w:r>
      <w:r w:rsidR="00FC2E92">
        <w:t>”</w:t>
      </w:r>
      <w:r w:rsidR="008B35AC">
        <w:t xml:space="preserve"> </w:t>
      </w:r>
      <w:r w:rsidR="002D3900">
        <w:t xml:space="preserve">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fra</w:t>
      </w:r>
      <w:r w:rsidR="008E3862">
        <w:t xml:space="preserve"> 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følelser</w:t>
      </w:r>
      <w:r w:rsidR="007A7286">
        <w:t xml:space="preserve"> af mystik og nysgerrighed efter at vide mere.</w:t>
      </w:r>
      <w:r w:rsidR="008D560D">
        <w:t xml:space="preserve"> </w:t>
      </w:r>
      <w:commentRangeStart w:id="73"/>
      <w:r w:rsidR="008D560D" w:rsidRPr="008D560D">
        <w:rPr>
          <w:b/>
          <w:bCs/>
          <w:color w:val="FF0000"/>
        </w:rPr>
        <w:t>FOTO</w:t>
      </w:r>
      <w:commentRangeEnd w:id="73"/>
      <w:r w:rsidR="00E33BDF">
        <w:rPr>
          <w:rStyle w:val="Kommentarhenvisning"/>
        </w:rPr>
        <w:commentReference w:id="73"/>
      </w:r>
      <w:r w:rsidR="0002356F" w:rsidRPr="0002356F">
        <w:rPr>
          <w:rFonts w:ascii="Arial" w:hAnsi="Arial" w:cs="Arial"/>
          <w:sz w:val="20"/>
          <w:szCs w:val="20"/>
        </w:rPr>
        <w:t xml:space="preserve"> </w:t>
      </w:r>
    </w:p>
    <w:p w14:paraId="5C9050DB" w14:textId="206A0F85" w:rsidR="00FB2469" w:rsidRDefault="00FB2469" w:rsidP="005751D3">
      <w:pPr>
        <w:rPr>
          <w:b/>
          <w:color w:val="FF0000"/>
        </w:rPr>
      </w:pPr>
      <w:r>
        <w:t>D</w:t>
      </w:r>
      <w:r w:rsidR="002A6083">
        <w:t>enne inspiration</w:t>
      </w:r>
      <w:r w:rsidR="005E4DBF">
        <w:t xml:space="preserve"> </w:t>
      </w:r>
      <w:r w:rsidR="00A7029C">
        <w:t xml:space="preserve">banede vejen for </w:t>
      </w:r>
      <w:r w:rsidR="00EF7FB8">
        <w:t xml:space="preserve">associationer </w:t>
      </w:r>
      <w:r w:rsidR="00C6268C">
        <w:t xml:space="preserve">beslægtede med templer og gravkamre, som f.eks. </w:t>
      </w:r>
      <w:r w:rsidR="002A3D79">
        <w:t>hieroglyffer, ruller</w:t>
      </w:r>
      <w:r w:rsidR="000F1786">
        <w:t xml:space="preserve">, ”mørke rum” osv. Denne inspirationsvej </w:t>
      </w:r>
      <w:r w:rsidR="00F870DA">
        <w:t xml:space="preserve">udspiller sig </w:t>
      </w:r>
      <w:r w:rsidR="00596F42">
        <w:t xml:space="preserve">gentagende gange </w:t>
      </w:r>
      <w:r w:rsidR="001D0014">
        <w:t xml:space="preserve">i </w:t>
      </w:r>
      <w:r w:rsidR="00596F42">
        <w:t xml:space="preserve">skitse-fasen, </w:t>
      </w:r>
      <w:r w:rsidR="00CC5F1D">
        <w:t>mock-ups og</w:t>
      </w:r>
      <w:r w:rsidR="00F870DA">
        <w:t xml:space="preserve"> ligeledes </w:t>
      </w:r>
      <w:r w:rsidR="007A7286">
        <w:t>i det endelige</w:t>
      </w:r>
      <w:r w:rsidR="00F870DA">
        <w:t xml:space="preserve"> </w:t>
      </w:r>
      <w:r w:rsidR="707BB1B3">
        <w:t>produkt. 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56F9EB15" w14:textId="12536194" w:rsidR="005A295C" w:rsidRDefault="00181533" w:rsidP="00F22D71">
      <w:pPr>
        <w:rPr>
          <w:b/>
          <w:bCs/>
          <w:color w:val="FF0000"/>
        </w:rPr>
      </w:pPr>
      <w:r>
        <w:t xml:space="preserve">Et af de </w:t>
      </w:r>
      <w:r w:rsidR="00E7055D">
        <w:t>mindre detalje</w:t>
      </w:r>
      <w:r w:rsidR="008B7829">
        <w:t>r</w:t>
      </w:r>
      <w:r w:rsidR="00E7055D">
        <w:t xml:space="preserve">, men ligeledes </w:t>
      </w:r>
      <w:r w:rsidR="4F212D79">
        <w:t>indflydelsesrigt</w:t>
      </w:r>
      <w:r w:rsidR="00447FF6">
        <w:t xml:space="preserve"> element</w:t>
      </w:r>
      <w:r w:rsidR="00441679">
        <w:t xml:space="preserve">, </w:t>
      </w:r>
      <w:r w:rsidR="0060598A">
        <w:t>udspiller sig på vidt udstræk på alle sider i form af</w:t>
      </w:r>
      <w:r w:rsidR="00447FF6">
        <w:t xml:space="preserve"> </w:t>
      </w:r>
      <w:r w:rsidR="005253CC">
        <w:t xml:space="preserve">de forskellige </w:t>
      </w:r>
      <w:r w:rsidR="002A101D">
        <w:t>nuancerede baggrunde</w:t>
      </w:r>
      <w:r w:rsidR="001000EF">
        <w:t>. Her er der</w:t>
      </w:r>
      <w:r w:rsidR="0001360B">
        <w:t xml:space="preserve"> fundet inspiration </w:t>
      </w:r>
      <w:r w:rsidR="009B06E7">
        <w:t xml:space="preserve">både </w:t>
      </w:r>
      <w:r w:rsidR="0001360B">
        <w:t xml:space="preserve">fra den </w:t>
      </w:r>
      <w:r w:rsidR="00E15E79">
        <w:t xml:space="preserve">egyptiske </w:t>
      </w:r>
      <w:r w:rsidR="00E700AA">
        <w:t xml:space="preserve">ørken, </w:t>
      </w:r>
      <w:r w:rsidR="00EA0689">
        <w:t xml:space="preserve">men også fra de </w:t>
      </w:r>
      <w:r w:rsidR="002A377A">
        <w:t xml:space="preserve">førnævnte </w:t>
      </w:r>
      <w:r w:rsidR="00F77A91">
        <w:t>beslægtede associationer</w:t>
      </w:r>
      <w:r w:rsidR="00F60F97">
        <w:t xml:space="preserve"> (ruller).</w:t>
      </w:r>
      <w:r w:rsidR="00F77A91">
        <w:t xml:space="preserve"> </w:t>
      </w:r>
      <w:r w:rsidR="00E700AA">
        <w:t xml:space="preserve"> </w:t>
      </w:r>
      <w:r w:rsidR="0060124E">
        <w:t xml:space="preserve">Idéen om </w:t>
      </w:r>
      <w:r w:rsidR="002334F3">
        <w:t>ørkentemaet gav også anledning til</w:t>
      </w:r>
      <w:r w:rsidR="00E700AA">
        <w:t xml:space="preserve"> </w:t>
      </w:r>
      <w:r w:rsidR="00AD55CA">
        <w:t xml:space="preserve">forbundene </w:t>
      </w:r>
      <w:r w:rsidR="00EE62CB">
        <w:t>association såsom sand, støv,</w:t>
      </w:r>
      <w:r w:rsidR="00E700AA">
        <w:t xml:space="preserve"> </w:t>
      </w:r>
      <w:r w:rsidR="00454661">
        <w:t>murebrokke</w:t>
      </w:r>
      <w:r w:rsidR="00FB2469">
        <w:t xml:space="preserve"> samt</w:t>
      </w:r>
      <w:r w:rsidR="00454661">
        <w:t xml:space="preserve"> </w:t>
      </w:r>
      <w:r w:rsidR="00684784">
        <w:t xml:space="preserve">bestøvede </w:t>
      </w:r>
      <w:r w:rsidR="00785BC3">
        <w:t xml:space="preserve">væge </w:t>
      </w:r>
      <w:r w:rsidR="00FB2469">
        <w:t>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color w:val="FF0000"/>
        </w:rPr>
      </w:pPr>
      <w:r w:rsidRPr="00FF3202">
        <w:rPr>
          <w:b/>
          <w:color w:val="FF0000"/>
        </w:rPr>
        <w:t xml:space="preserve">MANGLER </w:t>
      </w:r>
      <w:r w:rsidR="00FF3202">
        <w:rPr>
          <w:b/>
          <w:bCs/>
          <w:color w:val="FF0000"/>
        </w:rPr>
        <w:t xml:space="preserve">FOTOS AF </w:t>
      </w:r>
      <w:r w:rsidRPr="00FF3202">
        <w:rPr>
          <w:b/>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eafsnit"/>
        <w:numPr>
          <w:ilvl w:val="0"/>
          <w:numId w:val="15"/>
        </w:numPr>
        <w:rPr>
          <w:color w:val="FF0000"/>
        </w:rPr>
      </w:pPr>
      <w:r w:rsidRPr="004676FC">
        <w:rPr>
          <w:color w:val="FF0000"/>
        </w:rPr>
        <w:t>Behance</w:t>
      </w:r>
      <w:r w:rsidR="008D560D" w:rsidRPr="004676FC">
        <w:rPr>
          <w:color w:val="FF0000"/>
        </w:rPr>
        <w:t>.</w:t>
      </w:r>
    </w:p>
    <w:p w14:paraId="58CAA5E3" w14:textId="7E2224DF" w:rsidR="00380A6D" w:rsidRDefault="76D62C48" w:rsidP="008639F6">
      <w:pPr>
        <w:pStyle w:val="Listeafsnit"/>
        <w:numPr>
          <w:ilvl w:val="0"/>
          <w:numId w:val="16"/>
        </w:numPr>
      </w:pPr>
      <w:r>
        <w:t>Portene fra udstillingen.</w:t>
      </w:r>
    </w:p>
    <w:p w14:paraId="175B96B0" w14:textId="57ADDBD9" w:rsidR="009347D3" w:rsidRPr="004676FC" w:rsidRDefault="76D62C48" w:rsidP="008D560D">
      <w:pPr>
        <w:pStyle w:val="Listeafsnit"/>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eafsnit"/>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Overskrift2"/>
      </w:pPr>
      <w:bookmarkStart w:id="74" w:name="_Toc152312342"/>
      <w:bookmarkStart w:id="75" w:name="_Toc153391950"/>
      <w:commentRangeStart w:id="76"/>
      <w:r w:rsidRPr="00BA609F">
        <w:lastRenderedPageBreak/>
        <w:t>Wireframe</w:t>
      </w:r>
      <w:bookmarkEnd w:id="74"/>
      <w:r w:rsidR="00337719">
        <w:t>s</w:t>
      </w:r>
      <w:commentRangeEnd w:id="76"/>
      <w:r w:rsidR="00F105BF">
        <w:commentReference w:id="76"/>
      </w:r>
      <w:r w:rsidR="00AA6222">
        <w:t xml:space="preserve"> og </w:t>
      </w:r>
      <w:bookmarkStart w:id="77" w:name="_Toc152312343"/>
      <w:r w:rsidR="00AA6222">
        <w:t>m</w:t>
      </w:r>
      <w:r w:rsidR="00AA6222" w:rsidRPr="00BA609F">
        <w:t>ockup</w:t>
      </w:r>
      <w:bookmarkEnd w:id="77"/>
      <w:r w:rsidR="00AA6222">
        <w:t>s</w:t>
      </w:r>
      <w:bookmarkEnd w:id="75"/>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6CCF6E28"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commentRangeStart w:id="78"/>
      <w:r w:rsidR="00746205">
        <w:t>online</w:t>
      </w:r>
      <w:commentRangeEnd w:id="78"/>
      <w:r w:rsidR="002D6BE3">
        <w:rPr>
          <w:rStyle w:val="Kommentarhenvisning"/>
        </w:rPr>
        <w:commentReference w:id="78"/>
      </w:r>
      <w:r w:rsidR="00920A53">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r>
        <w:t>Scroll-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79"/>
      <w:commentRangeStart w:id="80"/>
      <w:r w:rsidR="00404564">
        <w:t>boligannoncer</w:t>
      </w:r>
      <w:commentRangeEnd w:id="79"/>
      <w:r w:rsidR="00A96000">
        <w:rPr>
          <w:rStyle w:val="Kommentarhenvisning"/>
        </w:rPr>
        <w:commentReference w:id="79"/>
      </w:r>
      <w:commentRangeEnd w:id="80"/>
      <w:r w:rsidR="000279E2">
        <w:rPr>
          <w:rStyle w:val="Kommentarhenvisning"/>
        </w:rPr>
        <w:commentReference w:id="80"/>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 xml:space="preserve">for </w:t>
      </w:r>
      <w:r w:rsidR="00E3176C">
        <w:lastRenderedPageBreak/>
        <w:t>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81"/>
      <w:r w:rsidR="00AA5D9B">
        <w:t>brugertestet</w:t>
      </w:r>
      <w:commentRangeEnd w:id="81"/>
      <w:r w:rsidR="005249CD">
        <w:rPr>
          <w:rStyle w:val="Kommentarhenvisning"/>
        </w:rPr>
        <w:commentReference w:id="81"/>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7DBF7CA6" w14:textId="77777777" w:rsidR="00C43D55" w:rsidRDefault="00C43D55" w:rsidP="00C43D55">
      <w:pPr>
        <w:pStyle w:val="Overskrift2"/>
      </w:pPr>
      <w:bookmarkStart w:id="82" w:name="_Toc152312344"/>
      <w:bookmarkStart w:id="83" w:name="_Toc815743601"/>
      <w:r w:rsidRPr="007B462D">
        <w:lastRenderedPageBreak/>
        <w:t>Video, lyd</w:t>
      </w:r>
      <w:r>
        <w:t>, billeder</w:t>
      </w:r>
      <w:r w:rsidRPr="007B462D">
        <w:t xml:space="preserve"> og an</w:t>
      </w:r>
      <w:r>
        <w:t>imation</w:t>
      </w:r>
      <w:bookmarkEnd w:id="82"/>
      <w:bookmarkEnd w:id="83"/>
      <w:r w:rsidRPr="005A5C50">
        <w:t xml:space="preserve"> </w:t>
      </w:r>
    </w:p>
    <w:p w14:paraId="361DE7A3" w14:textId="77777777" w:rsidR="00C43D55" w:rsidRPr="0036289A" w:rsidRDefault="00C43D55" w:rsidP="00C43D55">
      <w:pPr>
        <w:spacing w:line="360" w:lineRule="auto"/>
        <w:rPr>
          <w:sz w:val="18"/>
          <w:szCs w:val="18"/>
        </w:rPr>
      </w:pPr>
      <w:r>
        <w:rPr>
          <w:sz w:val="18"/>
          <w:szCs w:val="18"/>
        </w:rPr>
        <w:t>- af Mads Als Andersen</w:t>
      </w:r>
    </w:p>
    <w:p w14:paraId="344C3175" w14:textId="77777777" w:rsidR="00C43D55" w:rsidRDefault="00C43D55" w:rsidP="00C43D55">
      <w:pPr>
        <w:spacing w:line="360" w:lineRule="auto"/>
      </w:pPr>
      <w:r>
        <w:t xml:space="preserve">Designudviklingen har budt på mange overvejelser omkring brugen af forskellige sensoriske </w:t>
      </w:r>
      <w:commentRangeStart w:id="84"/>
      <w:r>
        <w:t>virkemidler</w:t>
      </w:r>
      <w:commentRangeEnd w:id="84"/>
      <w:r>
        <w:rPr>
          <w:rStyle w:val="Kommentarhenvisning"/>
        </w:rPr>
        <w:commentReference w:id="84"/>
      </w:r>
      <w:r>
        <w:t xml:space="preserve">. </w:t>
      </w:r>
    </w:p>
    <w:p w14:paraId="6A1215CA" w14:textId="471A5DED" w:rsidR="00C43D55" w:rsidRDefault="00C43D55" w:rsidP="00C43D55">
      <w:pPr>
        <w:spacing w:line="360" w:lineRule="auto"/>
      </w:pPr>
      <w:r>
        <w:t xml:space="preserve">Mange af billederne på websitet er taget som stemmeningsbilleder af </w:t>
      </w:r>
      <w:r>
        <w:t>udstillingen</w:t>
      </w:r>
      <w:r>
        <w:t xml:space="preserve"> på </w:t>
      </w:r>
      <w:r w:rsidR="003C14C9">
        <w:t>Moeagaard m</w:t>
      </w:r>
      <w:r>
        <w:t>useum</w:t>
      </w:r>
      <w:r w:rsidR="003C14C9">
        <w:t>.</w:t>
      </w:r>
      <w:r>
        <w:t xml:space="preserve"> De bliver brugt som en form for teaser, for at man ikke ser </w:t>
      </w:r>
      <w:r w:rsidR="003C14C9">
        <w:t>udstillingen,</w:t>
      </w:r>
      <w:r>
        <w:t xml:space="preserve"> men stadig ser hvad det går ud på. Ikonerne er blevet redigeret igennem Photoshop med bag</w:t>
      </w:r>
      <w:r w:rsidR="003C14C9">
        <w:t>g</w:t>
      </w:r>
      <w:r>
        <w:t>rund og fine linjer og derefter sat hen i illustrator for at lave det til en SVG fil, så det kan komme ind på websitet med en fin og lækker streg.</w:t>
      </w:r>
    </w:p>
    <w:p w14:paraId="31ECA441" w14:textId="0E3C753E" w:rsidR="00C43D55" w:rsidRDefault="00C43D55" w:rsidP="00C43D55">
      <w:pPr>
        <w:spacing w:line="360" w:lineRule="auto"/>
        <w:rPr>
          <w:noProof/>
          <w:lang w:eastAsia="da-DK"/>
        </w:rPr>
      </w:pPr>
      <w:r>
        <w:t>Billede</w:t>
      </w:r>
      <w:r w:rsidR="0034114F">
        <w:t>rne er,</w:t>
      </w:r>
      <w:r>
        <w:t xml:space="preserve"> ligesom ikonerne</w:t>
      </w:r>
      <w:r w:rsidR="0034114F">
        <w:t xml:space="preserve">, </w:t>
      </w:r>
      <w:r>
        <w:t xml:space="preserve">blevet redigeret i Photoshop, hvor de har fået ændret belysning og </w:t>
      </w:r>
      <w:r w:rsidR="0034114F">
        <w:t xml:space="preserve">er </w:t>
      </w:r>
      <w:r>
        <w:t>blevet skåret til så de passer</w:t>
      </w:r>
      <w:r w:rsidR="0034114F">
        <w:t xml:space="preserve"> –</w:t>
      </w:r>
      <w:r>
        <w:t xml:space="preserve"> de har også fået en firkant, cirkel eller trekant </w:t>
      </w:r>
      <w:r w:rsidR="0034114F">
        <w:t xml:space="preserve">som baggrund </w:t>
      </w:r>
      <w:r>
        <w:t>for</w:t>
      </w:r>
      <w:r w:rsidR="0034114F">
        <w:t xml:space="preserve"> med konstrast</w:t>
      </w:r>
      <w:r>
        <w:t xml:space="preserve"> at fremhæve </w:t>
      </w:r>
      <w:commentRangeStart w:id="85"/>
      <w:r>
        <w:t>dem</w:t>
      </w:r>
      <w:commentRangeEnd w:id="85"/>
      <w:r>
        <w:rPr>
          <w:rStyle w:val="Kommentarhenvisning"/>
        </w:rPr>
        <w:commentReference w:id="85"/>
      </w:r>
      <w:r>
        <w:t>.</w:t>
      </w:r>
    </w:p>
    <w:p w14:paraId="5E66132D" w14:textId="07B1B78F" w:rsidR="00C43D55" w:rsidRDefault="00C43D55" w:rsidP="00C43D55">
      <w:pPr>
        <w:spacing w:line="360" w:lineRule="auto"/>
      </w:pPr>
      <w:r>
        <w:t>Ikke nok med det, er nog</w:t>
      </w:r>
      <w:r w:rsidR="0034114F">
        <w:t>le</w:t>
      </w:r>
      <w:r>
        <w:t xml:space="preserve"> af billederne også lavet i </w:t>
      </w:r>
      <w:r w:rsidR="0034114F">
        <w:t>Figma</w:t>
      </w:r>
      <w:r>
        <w:t xml:space="preserve"> med standa</w:t>
      </w:r>
      <w:r w:rsidR="0034114F">
        <w:t>rd</w:t>
      </w:r>
      <w:r>
        <w:t xml:space="preserve"> firkanter, cirkler og trekanter for at skabe en tegning af et gammelt egyptisk gravkammer og en skitse tegning af et billede af efter </w:t>
      </w:r>
      <w:commentRangeStart w:id="86"/>
      <w:r>
        <w:t>livet</w:t>
      </w:r>
      <w:commentRangeEnd w:id="86"/>
      <w:r>
        <w:rPr>
          <w:rStyle w:val="Kommentarhenvisning"/>
        </w:rPr>
        <w:commentReference w:id="86"/>
      </w:r>
      <w:r>
        <w:t>.</w:t>
      </w:r>
    </w:p>
    <w:p w14:paraId="008F4A62" w14:textId="6612DEB6" w:rsidR="00C43D55" w:rsidRDefault="00C43D55" w:rsidP="00C43D55">
      <w:pPr>
        <w:spacing w:line="360" w:lineRule="auto"/>
      </w:pPr>
      <w:r>
        <w:t xml:space="preserve">Animationerne til de </w:t>
      </w:r>
      <w:r w:rsidR="0034114F">
        <w:t>forskellige</w:t>
      </w:r>
      <w:r>
        <w:t xml:space="preserve"> ikoner og billeder er blevet lavet for at skabe bevægelse på siden, som skal hjælpe med at skabe en stemning til de forskellige sider. De er også brugt som hjælp igennem siden, så det er nemmer at navigere igennem siden, som </w:t>
      </w:r>
      <w:r w:rsidR="0034114F">
        <w:t>f.eks.</w:t>
      </w:r>
      <w:r>
        <w:t xml:space="preserve"> at man hover over prikkerne på nav baren eller som et skift af et ikon fra side til side så man kan se hvor man er på vej </w:t>
      </w:r>
      <w:commentRangeStart w:id="87"/>
      <w:r>
        <w:t>hen</w:t>
      </w:r>
      <w:commentRangeEnd w:id="87"/>
      <w:r>
        <w:rPr>
          <w:rStyle w:val="Kommentarhenvisning"/>
        </w:rPr>
        <w:commentReference w:id="87"/>
      </w:r>
      <w:r>
        <w:t xml:space="preserve">. </w:t>
      </w:r>
    </w:p>
    <w:p w14:paraId="1425332C" w14:textId="3F572423" w:rsidR="00C43D55" w:rsidRDefault="00C43D55" w:rsidP="00C43D55">
      <w:pPr>
        <w:spacing w:line="360" w:lineRule="auto"/>
      </w:pPr>
      <w:r>
        <w:t>Som skrevet tidligere er der blevet sat en firkant, cirkel eller trekant bag ved billederne for at fremhæve dem. På dem er der også blevet sat en animation på så de endnu en gang skaber noget bevægelse og flytter fokusset ned på dem</w:t>
      </w:r>
      <w:r w:rsidR="00CD293D">
        <w:t>,</w:t>
      </w:r>
      <w:r>
        <w:t xml:space="preserve"> så de bliver set.</w:t>
      </w:r>
    </w:p>
    <w:p w14:paraId="726DD9AF" w14:textId="2C5D1461" w:rsidR="00380A6D" w:rsidRDefault="00380A6D" w:rsidP="00F0612A">
      <w:pPr>
        <w:spacing w:line="360" w:lineRule="auto"/>
      </w:pPr>
      <w:r>
        <w:br w:type="page"/>
      </w:r>
    </w:p>
    <w:p w14:paraId="69C71ECB" w14:textId="77777777" w:rsidR="00380A6D" w:rsidRDefault="00380A6D" w:rsidP="001631BD">
      <w:pPr>
        <w:pStyle w:val="Overskrift2"/>
      </w:pPr>
      <w:bookmarkStart w:id="88" w:name="_Toc152312345"/>
      <w:bookmarkStart w:id="89" w:name="_Toc153391952"/>
      <w:r w:rsidRPr="007B462D">
        <w:lastRenderedPageBreak/>
        <w:t>Designmanual</w:t>
      </w:r>
      <w:r>
        <w:t xml:space="preserve"> (kan revurderes)</w:t>
      </w:r>
      <w:bookmarkEnd w:id="88"/>
      <w:bookmarkEnd w:id="89"/>
    </w:p>
    <w:p w14:paraId="3C77CD4E" w14:textId="5B0C0114" w:rsidR="007F714C" w:rsidRPr="007F714C" w:rsidRDefault="007F714C" w:rsidP="007F714C">
      <w:r w:rsidRPr="007C2E2E">
        <w:rPr>
          <w:sz w:val="18"/>
          <w:szCs w:val="18"/>
        </w:rPr>
        <w:t>- af Julie Lykke Kaihøj Sloth Nielsen</w:t>
      </w:r>
    </w:p>
    <w:p w14:paraId="3A72EB7A" w14:textId="7F665D18" w:rsidR="00BA4650" w:rsidRDefault="007B0307" w:rsidP="00F0612A">
      <w:pPr>
        <w:spacing w:line="360" w:lineRule="auto"/>
      </w:pPr>
      <w:r>
        <w:t xml:space="preserve">Grundet projektets </w:t>
      </w:r>
      <w:r w:rsidR="005C09E1">
        <w:t>udgangspunkt</w:t>
      </w:r>
      <w:r>
        <w:t xml:space="preserve"> i </w:t>
      </w:r>
      <w:r w:rsidR="00FA0C05">
        <w:t xml:space="preserve">at lave en </w:t>
      </w:r>
      <w:r w:rsidR="00D0471A">
        <w:t xml:space="preserve">introduktions side til </w:t>
      </w:r>
      <w:r>
        <w:t>Moesgaards særudstilling</w:t>
      </w:r>
      <w:r w:rsidR="00826B2F">
        <w:t xml:space="preserve"> om Egypten, </w:t>
      </w:r>
      <w:r w:rsidR="00AE0F56">
        <w:t xml:space="preserve">har det været vurderet at det ikke gav mening at lave en design manual til side. </w:t>
      </w:r>
      <w:r w:rsidR="007E7F26">
        <w:t>Dette er der flere grunde til. For det første</w:t>
      </w:r>
      <w:r w:rsidR="004611F9">
        <w:t xml:space="preserve">, </w:t>
      </w:r>
      <w:r w:rsidR="007E6E73">
        <w:t xml:space="preserve">da det netop er særudstillingen der arbejdes med </w:t>
      </w:r>
      <w:r w:rsidR="00941D76">
        <w:t xml:space="preserve">ville siden blive forældet, og det ville ikke være gældende for resten af siderne på Moesgaards hjemmeside. Derudover </w:t>
      </w:r>
      <w:r w:rsidR="00154AA8">
        <w:t xml:space="preserve">i interviewet med </w:t>
      </w:r>
      <w:r w:rsidR="009502F9">
        <w:t xml:space="preserve">Pauline </w:t>
      </w:r>
      <w:r w:rsidR="005C7281">
        <w:t>Asingh</w:t>
      </w:r>
      <w:r w:rsidR="004E2AAB">
        <w:t xml:space="preserve">, </w:t>
      </w:r>
      <w:r w:rsidR="004E2AAB" w:rsidRPr="007F714C">
        <w:rPr>
          <w:color w:val="FF0000"/>
        </w:rPr>
        <w:t xml:space="preserve">se </w:t>
      </w:r>
      <w:commentRangeStart w:id="90"/>
      <w:r w:rsidR="004E2AAB" w:rsidRPr="007F714C">
        <w:rPr>
          <w:color w:val="FF0000"/>
        </w:rPr>
        <w:t xml:space="preserve">bilag </w:t>
      </w:r>
      <w:commentRangeEnd w:id="90"/>
      <w:r w:rsidR="00494C71">
        <w:rPr>
          <w:rStyle w:val="Kommentarhenvisning"/>
        </w:rPr>
        <w:commentReference w:id="90"/>
      </w:r>
      <w:r w:rsidR="004E2AAB" w:rsidRPr="007F714C">
        <w:rPr>
          <w:color w:val="FF0000"/>
        </w:rPr>
        <w:t xml:space="preserve">??, </w:t>
      </w:r>
      <w:r w:rsidR="002E1FB2">
        <w:t xml:space="preserve">fortalte hun at de havde design manualer til alle udstillinger, dog i </w:t>
      </w:r>
      <w:r w:rsidR="00EA609E">
        <w:t>senere konference med hende, blev det klart at den ikke kunne deles</w:t>
      </w:r>
      <w:r w:rsidR="00C03D04">
        <w:t xml:space="preserve">, </w:t>
      </w:r>
      <w:commentRangeStart w:id="91"/>
      <w:r w:rsidR="00C03D04" w:rsidRPr="00C03D04">
        <w:rPr>
          <w:color w:val="FF0000"/>
        </w:rPr>
        <w:t>se bilag ??</w:t>
      </w:r>
      <w:commentRangeEnd w:id="91"/>
      <w:r w:rsidR="00C03D04">
        <w:rPr>
          <w:rStyle w:val="Kommentarhenvisning"/>
        </w:rPr>
        <w:commentReference w:id="91"/>
      </w:r>
      <w:r w:rsidR="00EA609E">
        <w:t>.</w:t>
      </w:r>
      <w:r w:rsidR="00494C71">
        <w:t xml:space="preserve"> </w:t>
      </w:r>
      <w:r w:rsidR="00AD2790">
        <w:t xml:space="preserve">Derudover har der været spurgt ind til en designmanual, eller design regler, for deres hjemmeside, hvorved svaret har været at det er </w:t>
      </w:r>
      <w:r w:rsidR="00003860">
        <w:t>ikkeeksisterende</w:t>
      </w:r>
      <w:r w:rsidR="007F0707">
        <w:t xml:space="preserve">, </w:t>
      </w:r>
      <w:commentRangeStart w:id="92"/>
      <w:r w:rsidR="007F0707" w:rsidRPr="007F0707">
        <w:rPr>
          <w:color w:val="FF0000"/>
        </w:rPr>
        <w:t>se bilag ??</w:t>
      </w:r>
      <w:commentRangeEnd w:id="92"/>
      <w:r w:rsidR="00003860">
        <w:rPr>
          <w:rStyle w:val="Kommentarhenvisning"/>
        </w:rPr>
        <w:commentReference w:id="92"/>
      </w:r>
      <w:r w:rsidR="00AD2790">
        <w:t>.</w:t>
      </w:r>
      <w:r w:rsidR="00E67327">
        <w:t xml:space="preserve"> Derfor har det været</w:t>
      </w:r>
      <w:r w:rsidR="00E771C2">
        <w:t xml:space="preserve"> svært at skulle lave en generel design manual til deres hjemmeside og blevet vurderet til unødvendigt.</w:t>
      </w:r>
    </w:p>
    <w:p w14:paraId="24127182" w14:textId="52BB0252" w:rsidR="00380A6D" w:rsidRDefault="00860C26">
      <w:r>
        <w:br w:type="page"/>
      </w:r>
    </w:p>
    <w:p w14:paraId="0BDEE8FA" w14:textId="77777777" w:rsidR="00380A6D" w:rsidRPr="007B462D" w:rsidRDefault="00380A6D" w:rsidP="00380A6D">
      <w:pPr>
        <w:pStyle w:val="Overskrift1"/>
      </w:pPr>
      <w:bookmarkStart w:id="93" w:name="_Toc152312346"/>
      <w:bookmarkStart w:id="94" w:name="_Toc153391953"/>
      <w:r>
        <w:lastRenderedPageBreak/>
        <w:t>Programmering</w:t>
      </w:r>
      <w:bookmarkEnd w:id="93"/>
      <w:bookmarkEnd w:id="94"/>
    </w:p>
    <w:p w14:paraId="27C3C791" w14:textId="77777777" w:rsidR="003B486F" w:rsidRDefault="003B486F" w:rsidP="003B486F"/>
    <w:p w14:paraId="2EF167E5" w14:textId="3F6E0B43" w:rsidR="003F2971" w:rsidRDefault="003F2971" w:rsidP="003B486F">
      <w:r>
        <w:t>Underoverskrifter</w:t>
      </w:r>
    </w:p>
    <w:p w14:paraId="53B376A2" w14:textId="4DA62FDD" w:rsidR="003B486F" w:rsidRDefault="003B486F" w:rsidP="003B486F">
      <w:r>
        <w:t>Flowchart</w:t>
      </w:r>
    </w:p>
    <w:p w14:paraId="4ED59B7A" w14:textId="77777777" w:rsidR="003B486F" w:rsidRPr="003B486F" w:rsidRDefault="003B486F" w:rsidP="003B486F"/>
    <w:p w14:paraId="1E425BCC" w14:textId="05A901D7" w:rsidR="00622A8F" w:rsidRDefault="00622A8F" w:rsidP="00622A8F">
      <w:r>
        <w:t>Splashscreen</w:t>
      </w:r>
    </w:p>
    <w:p w14:paraId="2BB291AD" w14:textId="705FD4FC" w:rsidR="00817DFD" w:rsidRDefault="00093662" w:rsidP="001F5D14">
      <w:r>
        <w:t>Tekst</w:t>
      </w:r>
      <w:r w:rsidR="00844F25">
        <w:t>karrusel</w:t>
      </w:r>
    </w:p>
    <w:p w14:paraId="185A2CFA" w14:textId="26616691" w:rsidR="00093662" w:rsidRPr="00622A8F" w:rsidRDefault="00616634" w:rsidP="00622A8F">
      <w:r>
        <w:t>Navigation</w:t>
      </w:r>
    </w:p>
    <w:p w14:paraId="49335910" w14:textId="77777777" w:rsidR="001F5D14" w:rsidRDefault="001F5D14" w:rsidP="001F5D14">
      <w:pPr>
        <w:pStyle w:val="Listeafsnit"/>
        <w:numPr>
          <w:ilvl w:val="0"/>
          <w:numId w:val="17"/>
        </w:numPr>
      </w:pPr>
      <w:r>
        <w:t>Sideskift</w:t>
      </w:r>
    </w:p>
    <w:p w14:paraId="66831F51" w14:textId="5ED9F3A0" w:rsidR="0089040D" w:rsidRDefault="0089040D" w:rsidP="001F5D14">
      <w:pPr>
        <w:pStyle w:val="Listeafsnit"/>
        <w:numPr>
          <w:ilvl w:val="0"/>
          <w:numId w:val="17"/>
        </w:numPr>
      </w:pPr>
      <w:r w:rsidRPr="0089040D">
        <w:rPr>
          <w:noProof/>
        </w:rPr>
        <w:drawing>
          <wp:inline distT="0" distB="0" distL="0" distR="0" wp14:anchorId="6A641AE3" wp14:editId="3EA6DBFB">
            <wp:extent cx="6120130" cy="2827020"/>
            <wp:effectExtent l="0" t="0" r="0" b="0"/>
            <wp:docPr id="1504935594" name="Billede 1" descr="Et billede, der indeholder skærmbillede, tegneserie, stationær, kuver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935594" name="Billede 1" descr="Et billede, der indeholder skærmbillede, tegneserie, stationær, kuvert&#10;&#10;Automatisk genereret beskrivelse"/>
                    <pic:cNvPicPr/>
                  </pic:nvPicPr>
                  <pic:blipFill>
                    <a:blip r:embed="rId37"/>
                    <a:stretch>
                      <a:fillRect/>
                    </a:stretch>
                  </pic:blipFill>
                  <pic:spPr>
                    <a:xfrm>
                      <a:off x="0" y="0"/>
                      <a:ext cx="6120130" cy="2827020"/>
                    </a:xfrm>
                    <a:prstGeom prst="rect">
                      <a:avLst/>
                    </a:prstGeom>
                  </pic:spPr>
                </pic:pic>
              </a:graphicData>
            </a:graphic>
          </wp:inline>
        </w:drawing>
      </w:r>
    </w:p>
    <w:p w14:paraId="51ECA596" w14:textId="77777777" w:rsidR="001F5D14" w:rsidRDefault="001F5D14" w:rsidP="001F5D14">
      <w:pPr>
        <w:pStyle w:val="Listeafsnit"/>
        <w:numPr>
          <w:ilvl w:val="0"/>
          <w:numId w:val="17"/>
        </w:numPr>
      </w:pPr>
      <w:r>
        <w:t>Navigation på prikker</w:t>
      </w:r>
    </w:p>
    <w:p w14:paraId="6C425E95" w14:textId="475B2AAE" w:rsidR="001F5D14" w:rsidRDefault="009D1097" w:rsidP="00AF089C">
      <w:pPr>
        <w:pStyle w:val="Listeafsnit"/>
        <w:numPr>
          <w:ilvl w:val="0"/>
          <w:numId w:val="17"/>
        </w:numPr>
      </w:pPr>
      <w:r>
        <w:t>Tekst på navigation</w:t>
      </w:r>
      <w:r w:rsidR="00EA0D87">
        <w:t xml:space="preserve"> on</w:t>
      </w:r>
      <w:r w:rsidR="009F446A">
        <w:t>mouseover</w:t>
      </w:r>
    </w:p>
    <w:p w14:paraId="3828E754" w14:textId="071F4D16" w:rsidR="00A05697" w:rsidRDefault="00A05697" w:rsidP="00A05697">
      <w:r>
        <w:t>Video</w:t>
      </w:r>
    </w:p>
    <w:p w14:paraId="0690CEDA" w14:textId="77FEB7E6" w:rsidR="00787279" w:rsidRDefault="00787279" w:rsidP="00A05697">
      <w:r>
        <w:t>Animationer</w:t>
      </w:r>
    </w:p>
    <w:p w14:paraId="102056E4" w14:textId="77777777" w:rsidR="00616634" w:rsidRPr="00622A8F" w:rsidRDefault="00616634" w:rsidP="00622A8F"/>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95" w:name="_Toc152312347"/>
      <w:bookmarkStart w:id="96" w:name="_Toc153391954"/>
      <w:r w:rsidRPr="00DF7A53">
        <w:lastRenderedPageBreak/>
        <w:t>Konklusion</w:t>
      </w:r>
      <w:bookmarkEnd w:id="95"/>
      <w:bookmarkEnd w:id="96"/>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97" w:name="_Toc152312348"/>
      <w:bookmarkStart w:id="98" w:name="_Toc153391955"/>
      <w:r>
        <w:lastRenderedPageBreak/>
        <w:t>Referenceliste</w:t>
      </w:r>
      <w:bookmarkEnd w:id="97"/>
      <w:bookmarkEnd w:id="98"/>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99" w:name="_Toc152312349"/>
      <w:bookmarkStart w:id="100" w:name="_Toc153391956"/>
      <w:r>
        <w:lastRenderedPageBreak/>
        <w:t>Bilag</w:t>
      </w:r>
      <w:bookmarkEnd w:id="99"/>
      <w:bookmarkEnd w:id="100"/>
      <w:r w:rsidRPr="007B462D">
        <w:br w:type="page"/>
      </w:r>
    </w:p>
    <w:p w14:paraId="486A2284" w14:textId="77777777" w:rsidR="00380A6D" w:rsidRDefault="00380A6D"/>
    <w:sectPr w:rsidR="00380A6D" w:rsidSect="00053E8C">
      <w:footerReference w:type="default" r:id="rId3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arlotte Xenia" w:date="2023-12-03T22:07:00Z" w:initials="CX">
    <w:p w14:paraId="3A9456A0" w14:textId="77777777" w:rsidR="00407B31" w:rsidRDefault="00407B31">
      <w:pPr>
        <w:pStyle w:val="Kommentartekst"/>
      </w:pPr>
      <w:r>
        <w:rPr>
          <w:rStyle w:val="Kommentarhenvisning"/>
        </w:rPr>
        <w:annotationRef/>
      </w:r>
      <w:r>
        <w:t>Maks antal anslag = 62.400</w:t>
      </w:r>
    </w:p>
    <w:p w14:paraId="67CC0B38" w14:textId="77777777" w:rsidR="00407B31" w:rsidRDefault="00407B31">
      <w:pPr>
        <w:pStyle w:val="Kommentartekst"/>
      </w:pPr>
    </w:p>
    <w:p w14:paraId="02C5C5F1" w14:textId="77777777" w:rsidR="00407B31" w:rsidRDefault="00407B31">
      <w:pPr>
        <w:pStyle w:val="Kommentartekst"/>
      </w:pPr>
      <w:r>
        <w:t>26 sider á 2.400 anslag</w:t>
      </w:r>
    </w:p>
  </w:comment>
  <w:comment w:id="34" w:author="Charlotte Xenia" w:date="2023-12-13T12:54:00Z" w:initials="CX">
    <w:p w14:paraId="75F9D6CA" w14:textId="77777777" w:rsidR="00A13109" w:rsidRDefault="00A13109" w:rsidP="00A13109">
      <w:pPr>
        <w:pStyle w:val="Kommentartekst"/>
      </w:pPr>
      <w:r>
        <w:rPr>
          <w:rStyle w:val="Kommentarhenvisning"/>
        </w:rPr>
        <w:annotationRef/>
      </w:r>
      <w:r>
        <w:t>Julie, vil du være sød at skrive billedtekst her?</w:t>
      </w:r>
    </w:p>
  </w:comment>
  <w:comment w:id="35" w:author="Julie Nielsen" w:date="2023-12-12T19:26:00Z" w:initials="JN">
    <w:p w14:paraId="1B79EFF1" w14:textId="77777777" w:rsidR="008B30A2" w:rsidRDefault="008B30A2" w:rsidP="008B30A2">
      <w:pPr>
        <w:pStyle w:val="Kommentartekst"/>
      </w:pPr>
      <w:r>
        <w:rPr>
          <w:rStyle w:val="Kommentarhenvisning"/>
        </w:rPr>
        <w:annotationRef/>
      </w:r>
      <w:r>
        <w:t>Er det nødvendigt når der refereres i toppen?</w:t>
      </w:r>
    </w:p>
  </w:comment>
  <w:comment w:id="47" w:author="Charlotte Xenia" w:date="2023-11-27T12:54:00Z" w:initials="CX">
    <w:p w14:paraId="3C9AF3AB" w14:textId="7EE10536" w:rsidR="00380A6D" w:rsidRDefault="00380A6D" w:rsidP="00380A6D">
      <w:pPr>
        <w:pStyle w:val="Kommentartekst"/>
      </w:pPr>
      <w:r>
        <w:rPr>
          <w:rStyle w:val="Kommentarhenvisning"/>
        </w:rPr>
        <w:annotationRef/>
      </w:r>
      <w:r>
        <w:t>Kilde:</w:t>
      </w:r>
      <w:r>
        <w:br/>
      </w:r>
      <w:hyperlink r:id="rId1" w:history="1">
        <w:r w:rsidRPr="009111D0">
          <w:rPr>
            <w:rStyle w:val="Hyperlink"/>
          </w:rPr>
          <w:t>https://www.dst.dk/da/Statistik/emner/kultur-og-fritid/museer-og-zoologiske-haver/museer</w:t>
        </w:r>
      </w:hyperlink>
      <w:r>
        <w:t xml:space="preserve"> </w:t>
      </w:r>
      <w:r>
        <w:br/>
        <w:t>-</w:t>
      </w:r>
      <w:r>
        <w:br/>
      </w:r>
      <w:hyperlink r:id="rId2"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1T08:51:00Z" w:initials="CX">
    <w:p w14:paraId="0595FC46" w14:textId="5476156F" w:rsidR="00112465" w:rsidRDefault="00112465">
      <w:pPr>
        <w:pStyle w:val="Kommentartekst"/>
      </w:pPr>
      <w:r>
        <w:rPr>
          <w:rStyle w:val="Kommentarhenvisning"/>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67" w:author="Charlotte Xenia" w:date="2023-12-06T19:47:00Z" w:initials="CX">
    <w:p w14:paraId="4859C63C" w14:textId="7109EC9F" w:rsidR="00AD37FD" w:rsidRDefault="00AD37FD">
      <w:pPr>
        <w:pStyle w:val="Kommentartekst"/>
      </w:pPr>
      <w:r>
        <w:rPr>
          <w:rStyle w:val="Kommentarhenvisning"/>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4">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73" w:author="Charlotte Xenia" w:date="2023-12-12T23:43:00Z" w:initials="CX">
    <w:p w14:paraId="4A247B8F" w14:textId="5ACB1540" w:rsidR="00E33BDF" w:rsidRDefault="00E33BDF" w:rsidP="00E33BDF">
      <w:pPr>
        <w:pStyle w:val="Kommentartekst"/>
      </w:pPr>
      <w:r>
        <w:rPr>
          <w:rStyle w:val="Kommentarhenvisning"/>
        </w:rPr>
        <w:annotationRef/>
      </w:r>
      <w:r>
        <w:rPr>
          <w:noProof/>
        </w:rPr>
        <w:drawing>
          <wp:inline distT="0" distB="0" distL="0" distR="0" wp14:anchorId="3BFB1C81" wp14:editId="2C4A44C4">
            <wp:extent cx="5838825" cy="8531860"/>
            <wp:effectExtent l="0" t="0" r="9525" b="2540"/>
            <wp:docPr id="1170089775" name="Billede 1170089775"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89775" name="Billede 1170089775" descr="Et billede, der indeholder bygning, kunst, maleri, døråbningAutomatisk genereret beskrivelse"/>
                    <pic:cNvPicPr/>
                  </pic:nvPicPr>
                  <pic:blipFill>
                    <a:blip r:embed="rId5">
                      <a:extLst>
                        <a:ext uri="{28A0092B-C50C-407E-A947-70E740481C1C}">
                          <a14:useLocalDpi xmlns:a14="http://schemas.microsoft.com/office/drawing/2010/main" val="0"/>
                        </a:ext>
                      </a:extLst>
                    </a:blip>
                    <a:stretch>
                      <a:fillRect/>
                    </a:stretch>
                  </pic:blipFill>
                  <pic:spPr>
                    <a:xfrm>
                      <a:off x="0" y="0"/>
                      <a:ext cx="5838825" cy="8531860"/>
                    </a:xfrm>
                    <a:prstGeom prst="rect">
                      <a:avLst/>
                    </a:prstGeom>
                  </pic:spPr>
                </pic:pic>
              </a:graphicData>
            </a:graphic>
          </wp:inline>
        </w:drawing>
      </w:r>
    </w:p>
    <w:p w14:paraId="26A07AFF" w14:textId="77777777" w:rsidR="00E33BDF" w:rsidRDefault="00E33BDF" w:rsidP="00E33BDF">
      <w:pPr>
        <w:pStyle w:val="Kommentartekst"/>
      </w:pPr>
      <w:r>
        <w:rPr>
          <w:i/>
          <w:iCs/>
          <w:color w:val="44546A"/>
        </w:rPr>
        <w:t>Eksempel 5:Egyptisk tempel m. porte, skarabæer og motiver</w:t>
      </w:r>
    </w:p>
  </w:comment>
  <w:comment w:id="76" w:author="Charlotte Xenia" w:date="2023-12-06T19:00:00Z" w:initials="CX">
    <w:p w14:paraId="1C24474E" w14:textId="77297A3A" w:rsidR="00F105BF" w:rsidRDefault="00F105BF">
      <w:pPr>
        <w:pStyle w:val="Kommentartekst"/>
      </w:pPr>
      <w:r>
        <w:rPr>
          <w:rStyle w:val="Kommentarhenvisning"/>
        </w:rPr>
        <w:annotationRef/>
      </w:r>
      <w:r>
        <w:t>06.12.23 - 2787 anslag</w:t>
      </w:r>
    </w:p>
  </w:comment>
  <w:comment w:id="78" w:author="Charlotte Xenia" w:date="2023-12-13T09:56:00Z" w:initials="CX">
    <w:p w14:paraId="32610850" w14:textId="77777777" w:rsidR="002D6BE3" w:rsidRDefault="002D6BE3" w:rsidP="002D6BE3">
      <w:pPr>
        <w:pStyle w:val="Kommentartekst"/>
      </w:pPr>
      <w:r>
        <w:rPr>
          <w:rStyle w:val="Kommentarhenvisning"/>
        </w:rPr>
        <w:annotationRef/>
      </w:r>
      <w:r>
        <w:t xml:space="preserve">Splashscreen - </w:t>
      </w:r>
      <w:hyperlink r:id="rId6" w:history="1">
        <w:r w:rsidRPr="00FE468B">
          <w:rPr>
            <w:rStyle w:val="Hyperlink"/>
          </w:rPr>
          <w:t>https://codepen.io/aryancodeworm/pen/rNKqgpY</w:t>
        </w:r>
      </w:hyperlink>
      <w:r>
        <w:br/>
      </w:r>
      <w:r>
        <w:br/>
        <w:t xml:space="preserve">"sideskift" onscroll = </w:t>
      </w:r>
      <w:hyperlink r:id="rId7" w:history="1">
        <w:r w:rsidRPr="00FE468B">
          <w:rPr>
            <w:rStyle w:val="Hyperlink"/>
          </w:rPr>
          <w:t>https://codepen.io/mrspok407/pen/bwLwvL</w:t>
        </w:r>
      </w:hyperlink>
    </w:p>
  </w:comment>
  <w:comment w:id="79" w:author="Charlotte Xenia" w:date="2023-12-06T18:59:00Z" w:initials="CX">
    <w:p w14:paraId="2019E56F" w14:textId="29134D4C" w:rsidR="00A96000" w:rsidRDefault="00A96000">
      <w:pPr>
        <w:pStyle w:val="Kommentartekst"/>
      </w:pPr>
      <w:r>
        <w:rPr>
          <w:rStyle w:val="Kommentarhenvisning"/>
        </w:rPr>
        <w:annotationRef/>
      </w:r>
      <w:r>
        <w:t>Kilde?</w:t>
      </w:r>
    </w:p>
  </w:comment>
  <w:comment w:id="80" w:author="Charlotte Xenia" w:date="2023-12-11T18:40:00Z" w:initials="CX">
    <w:p w14:paraId="08B05636" w14:textId="77777777" w:rsidR="000279E2" w:rsidRDefault="000279E2" w:rsidP="000279E2">
      <w:pPr>
        <w:pStyle w:val="Kommentartekst"/>
      </w:pPr>
      <w:r>
        <w:rPr>
          <w:rStyle w:val="Kommentarhenvisning"/>
        </w:rPr>
        <w:annotationRef/>
      </w:r>
      <w:r>
        <w:t>Bilag - billede af eksempel?</w:t>
      </w:r>
    </w:p>
  </w:comment>
  <w:comment w:id="81" w:author="Charlotte Xenia" w:date="2023-12-11T12:07:00Z" w:initials="CX">
    <w:p w14:paraId="7ECE750F" w14:textId="5E3E78F6" w:rsidR="005249CD" w:rsidRDefault="005249CD" w:rsidP="005249CD">
      <w:pPr>
        <w:pStyle w:val="Kommentartekst"/>
      </w:pPr>
      <w:r>
        <w:rPr>
          <w:rStyle w:val="Kommentarhenvisning"/>
        </w:rPr>
        <w:annotationRef/>
      </w:r>
      <w:r>
        <w:t>Lav brugertest og referer hertil</w:t>
      </w:r>
    </w:p>
  </w:comment>
  <w:comment w:id="84" w:author="Mads Als Andersen" w:date="2023-12-13T11:43:00Z" w:initials="MA">
    <w:p w14:paraId="7228E0D8" w14:textId="77777777" w:rsidR="00C43D55" w:rsidRDefault="00C43D55" w:rsidP="00C43D55">
      <w:pPr>
        <w:pStyle w:val="Kommentartekst"/>
      </w:pPr>
      <w:r>
        <w:rPr>
          <w:rStyle w:val="Kommentarhenvisning"/>
        </w:rPr>
        <w:annotationRef/>
      </w:r>
      <w:r>
        <w:t>Jeg skal skrive her under billede og animation</w:t>
      </w:r>
    </w:p>
  </w:comment>
  <w:comment w:id="85" w:author="Charlotte Xenia" w:date="2023-12-13T22:23:00Z" w:initials="CX">
    <w:p w14:paraId="2546BD36" w14:textId="77777777" w:rsidR="00C43D55" w:rsidRDefault="00C43D55" w:rsidP="00C43D55">
      <w:pPr>
        <w:pStyle w:val="Kommentartekst"/>
      </w:pPr>
      <w:r>
        <w:rPr>
          <w:rStyle w:val="Kommentarhenvisning"/>
        </w:rPr>
        <w:annotationRef/>
      </w:r>
      <w:r>
        <w:rPr>
          <w:noProof/>
        </w:rPr>
        <w:drawing>
          <wp:inline distT="0" distB="0" distL="0" distR="0" wp14:anchorId="441C6DF3" wp14:editId="11B2ED87">
            <wp:extent cx="1310640" cy="762000"/>
            <wp:effectExtent l="0" t="0" r="3810" b="0"/>
            <wp:docPr id="1886483643" name="Billed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83643" name="Billede 1886483643" descr="Image"/>
                    <pic:cNvPicPr/>
                  </pic:nvPicPr>
                  <pic:blipFill>
                    <a:blip r:embed="rId8">
                      <a:extLst>
                        <a:ext uri="{28A0092B-C50C-407E-A947-70E740481C1C}">
                          <a14:useLocalDpi xmlns:a14="http://schemas.microsoft.com/office/drawing/2010/main" val="0"/>
                        </a:ext>
                      </a:extLst>
                    </a:blip>
                    <a:stretch>
                      <a:fillRect/>
                    </a:stretch>
                  </pic:blipFill>
                  <pic:spPr>
                    <a:xfrm>
                      <a:off x="0" y="0"/>
                      <a:ext cx="1310640" cy="762000"/>
                    </a:xfrm>
                    <a:prstGeom prst="rect">
                      <a:avLst/>
                    </a:prstGeom>
                  </pic:spPr>
                </pic:pic>
              </a:graphicData>
            </a:graphic>
          </wp:inline>
        </w:drawing>
      </w:r>
    </w:p>
  </w:comment>
  <w:comment w:id="86" w:author="Charlotte Xenia" w:date="2023-12-13T22:23:00Z" w:initials="CX">
    <w:p w14:paraId="25D590B8" w14:textId="77777777" w:rsidR="00C43D55" w:rsidRDefault="00C43D55" w:rsidP="00C43D55">
      <w:pPr>
        <w:pStyle w:val="Kommentartekst"/>
      </w:pPr>
      <w:r>
        <w:rPr>
          <w:rStyle w:val="Kommentarhenvisning"/>
        </w:rPr>
        <w:annotationRef/>
      </w:r>
      <w:r>
        <w:rPr>
          <w:noProof/>
        </w:rPr>
        <w:drawing>
          <wp:inline distT="0" distB="0" distL="0" distR="0" wp14:anchorId="184F1D40" wp14:editId="2E21E57C">
            <wp:extent cx="1158240" cy="1135380"/>
            <wp:effectExtent l="0" t="0" r="3810" b="7620"/>
            <wp:docPr id="477145374" name="Billed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45374" name="Billede 477145374" descr="Image"/>
                    <pic:cNvPicPr/>
                  </pic:nvPicPr>
                  <pic:blipFill>
                    <a:blip r:embed="rId9">
                      <a:extLst>
                        <a:ext uri="{28A0092B-C50C-407E-A947-70E740481C1C}">
                          <a14:useLocalDpi xmlns:a14="http://schemas.microsoft.com/office/drawing/2010/main" val="0"/>
                        </a:ext>
                      </a:extLst>
                    </a:blip>
                    <a:stretch>
                      <a:fillRect/>
                    </a:stretch>
                  </pic:blipFill>
                  <pic:spPr>
                    <a:xfrm>
                      <a:off x="0" y="0"/>
                      <a:ext cx="1158240" cy="1135380"/>
                    </a:xfrm>
                    <a:prstGeom prst="rect">
                      <a:avLst/>
                    </a:prstGeom>
                  </pic:spPr>
                </pic:pic>
              </a:graphicData>
            </a:graphic>
          </wp:inline>
        </w:drawing>
      </w:r>
    </w:p>
  </w:comment>
  <w:comment w:id="87" w:author="Charlotte Xenia" w:date="2023-12-13T22:23:00Z" w:initials="CX">
    <w:p w14:paraId="0D1D9CFE" w14:textId="77777777" w:rsidR="00C43D55" w:rsidRDefault="00C43D55" w:rsidP="00C43D55">
      <w:pPr>
        <w:pStyle w:val="Kommentartekst"/>
      </w:pPr>
      <w:r>
        <w:rPr>
          <w:rStyle w:val="Kommentarhenvisning"/>
        </w:rPr>
        <w:annotationRef/>
      </w:r>
      <w:r>
        <w:rPr>
          <w:noProof/>
        </w:rPr>
        <w:drawing>
          <wp:inline distT="0" distB="0" distL="0" distR="0" wp14:anchorId="656D9997" wp14:editId="38AA2400">
            <wp:extent cx="198120" cy="1607820"/>
            <wp:effectExtent l="0" t="0" r="0" b="0"/>
            <wp:docPr id="1128755379" name="Billed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755379" name="Billede 1128755379" descr="Image"/>
                    <pic:cNvPicPr/>
                  </pic:nvPicPr>
                  <pic:blipFill>
                    <a:blip r:embed="rId10">
                      <a:extLst>
                        <a:ext uri="{28A0092B-C50C-407E-A947-70E740481C1C}">
                          <a14:useLocalDpi xmlns:a14="http://schemas.microsoft.com/office/drawing/2010/main" val="0"/>
                        </a:ext>
                      </a:extLst>
                    </a:blip>
                    <a:stretch>
                      <a:fillRect/>
                    </a:stretch>
                  </pic:blipFill>
                  <pic:spPr>
                    <a:xfrm>
                      <a:off x="0" y="0"/>
                      <a:ext cx="198120" cy="1607820"/>
                    </a:xfrm>
                    <a:prstGeom prst="rect">
                      <a:avLst/>
                    </a:prstGeom>
                  </pic:spPr>
                </pic:pic>
              </a:graphicData>
            </a:graphic>
          </wp:inline>
        </w:drawing>
      </w:r>
    </w:p>
  </w:comment>
  <w:comment w:id="90" w:author="Julie Nielsen" w:date="2023-12-13T10:55:00Z" w:initials="JN">
    <w:p w14:paraId="52F7570C" w14:textId="77777777" w:rsidR="00494C71" w:rsidRDefault="00494C71" w:rsidP="00494C71">
      <w:pPr>
        <w:pStyle w:val="Kommentartekst"/>
      </w:pPr>
      <w:r>
        <w:rPr>
          <w:rStyle w:val="Kommentarhenvisning"/>
        </w:rPr>
        <w:annotationRef/>
      </w:r>
      <w:r>
        <w:t>Interview med pauline</w:t>
      </w:r>
    </w:p>
  </w:comment>
  <w:comment w:id="91" w:author="Julie Nielsen" w:date="2023-12-13T11:01:00Z" w:initials="JN">
    <w:p w14:paraId="07554D1B" w14:textId="31CCD3AA" w:rsidR="00C03D04" w:rsidRDefault="00C03D04" w:rsidP="00C03D04">
      <w:pPr>
        <w:pStyle w:val="Kommentartekst"/>
      </w:pPr>
      <w:r>
        <w:rPr>
          <w:rStyle w:val="Kommentarhenvisning"/>
        </w:rPr>
        <w:annotationRef/>
      </w:r>
      <w:r>
        <w:rPr>
          <w:noProof/>
        </w:rPr>
        <w:drawing>
          <wp:inline distT="0" distB="0" distL="0" distR="0" wp14:anchorId="19E0FD26" wp14:editId="43974F7C">
            <wp:extent cx="6120130" cy="1318895"/>
            <wp:effectExtent l="0" t="0" r="0" b="0"/>
            <wp:docPr id="1803418108" name="Billede 180341810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18108" name="Billede 180341810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20130" cy="1318895"/>
                    </a:xfrm>
                    <a:prstGeom prst="rect">
                      <a:avLst/>
                    </a:prstGeom>
                  </pic:spPr>
                </pic:pic>
              </a:graphicData>
            </a:graphic>
          </wp:inline>
        </w:drawing>
      </w:r>
    </w:p>
  </w:comment>
  <w:comment w:id="92" w:author="Julie Nielsen" w:date="2023-12-13T11:04:00Z" w:initials="JN">
    <w:p w14:paraId="6A41DB00" w14:textId="4713DAB7" w:rsidR="00003860" w:rsidRDefault="00003860" w:rsidP="00003860">
      <w:pPr>
        <w:pStyle w:val="Kommentartekst"/>
      </w:pPr>
      <w:r>
        <w:rPr>
          <w:rStyle w:val="Kommentarhenvisning"/>
        </w:rPr>
        <w:annotationRef/>
      </w:r>
      <w:r>
        <w:rPr>
          <w:noProof/>
        </w:rPr>
        <w:drawing>
          <wp:inline distT="0" distB="0" distL="0" distR="0" wp14:anchorId="5FBA7120" wp14:editId="29C991BD">
            <wp:extent cx="6120130" cy="3581400"/>
            <wp:effectExtent l="0" t="0" r="0" b="0"/>
            <wp:docPr id="808781955" name="Billede 8087819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81955" name="Billede 808781955"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20130" cy="358140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5C5F1" w15:done="0"/>
  <w15:commentEx w15:paraId="75F9D6CA" w15:done="0"/>
  <w15:commentEx w15:paraId="1B79EFF1" w15:done="0"/>
  <w15:commentEx w15:paraId="3C9AF3AB" w15:done="0"/>
  <w15:commentEx w15:paraId="0595FC46" w15:done="0"/>
  <w15:commentEx w15:paraId="4859C63C" w15:paraIdParent="0595FC46" w15:done="0"/>
  <w15:commentEx w15:paraId="26A07AFF" w15:done="0"/>
  <w15:commentEx w15:paraId="1C24474E" w15:done="0"/>
  <w15:commentEx w15:paraId="32610850" w15:done="0"/>
  <w15:commentEx w15:paraId="2019E56F" w15:done="0"/>
  <w15:commentEx w15:paraId="08B05636" w15:paraIdParent="2019E56F" w15:done="0"/>
  <w15:commentEx w15:paraId="7ECE750F" w15:done="0"/>
  <w15:commentEx w15:paraId="7228E0D8" w15:done="0"/>
  <w15:commentEx w15:paraId="2546BD36" w15:done="0"/>
  <w15:commentEx w15:paraId="25D590B8" w15:done="0"/>
  <w15:commentEx w15:paraId="0D1D9CFE" w15:done="0"/>
  <w15:commentEx w15:paraId="52F7570C" w15:done="0"/>
  <w15:commentEx w15:paraId="07554D1B" w15:done="0"/>
  <w15:commentEx w15:paraId="6A41DB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39E0FA1" w16cex:dateUtc="2023-12-13T11:54:00Z"/>
  <w16cex:commentExtensible w16cex:durableId="67A608BE" w16cex:dateUtc="2023-12-12T18:26:00Z"/>
  <w16cex:commentExtensible w16cex:durableId="0AB862F8" w16cex:dateUtc="2023-11-27T11:54:00Z"/>
  <w16cex:commentExtensible w16cex:durableId="13570BBB" w16cex:dateUtc="2023-12-01T07:51:00Z"/>
  <w16cex:commentExtensible w16cex:durableId="0D51AD8A" w16cex:dateUtc="2023-12-06T18:47:00Z"/>
  <w16cex:commentExtensible w16cex:durableId="1702FCD4" w16cex:dateUtc="2023-12-12T22:43:00Z"/>
  <w16cex:commentExtensible w16cex:durableId="2A07C1D3" w16cex:dateUtc="2023-12-06T18:00:00Z"/>
  <w16cex:commentExtensible w16cex:durableId="5D9748AE" w16cex:dateUtc="2023-12-13T08:56:00Z"/>
  <w16cex:commentExtensible w16cex:durableId="4F6E9E98" w16cex:dateUtc="2023-12-06T17:59:00Z"/>
  <w16cex:commentExtensible w16cex:durableId="0CB2626B" w16cex:dateUtc="2023-12-11T17:40:00Z"/>
  <w16cex:commentExtensible w16cex:durableId="0E804D52" w16cex:dateUtc="2023-12-11T11:07:00Z"/>
  <w16cex:commentExtensible w16cex:durableId="3B1EDF36" w16cex:dateUtc="2023-12-13T10:43:00Z"/>
  <w16cex:commentExtensible w16cex:durableId="6716CC3B" w16cex:dateUtc="2023-12-13T21:23:00Z"/>
  <w16cex:commentExtensible w16cex:durableId="5AF604C5" w16cex:dateUtc="2023-12-13T21:23:00Z"/>
  <w16cex:commentExtensible w16cex:durableId="33F3D4E5" w16cex:dateUtc="2023-12-13T21:23:00Z"/>
  <w16cex:commentExtensible w16cex:durableId="0D5FCFD0" w16cex:dateUtc="2023-12-13T09:55:00Z"/>
  <w16cex:commentExtensible w16cex:durableId="2F58EA3E" w16cex:dateUtc="2023-12-13T10:01:00Z"/>
  <w16cex:commentExtensible w16cex:durableId="055C46FE" w16cex:dateUtc="2023-12-13T1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75F9D6CA" w16cid:durableId="639E0FA1"/>
  <w16cid:commentId w16cid:paraId="1B79EFF1" w16cid:durableId="67A608BE"/>
  <w16cid:commentId w16cid:paraId="3C9AF3AB" w16cid:durableId="0AB862F8"/>
  <w16cid:commentId w16cid:paraId="0595FC46" w16cid:durableId="13570BBB"/>
  <w16cid:commentId w16cid:paraId="4859C63C" w16cid:durableId="0D51AD8A"/>
  <w16cid:commentId w16cid:paraId="26A07AFF" w16cid:durableId="1702FCD4"/>
  <w16cid:commentId w16cid:paraId="1C24474E" w16cid:durableId="2A07C1D3"/>
  <w16cid:commentId w16cid:paraId="32610850" w16cid:durableId="5D9748AE"/>
  <w16cid:commentId w16cid:paraId="2019E56F" w16cid:durableId="4F6E9E98"/>
  <w16cid:commentId w16cid:paraId="08B05636" w16cid:durableId="0CB2626B"/>
  <w16cid:commentId w16cid:paraId="7ECE750F" w16cid:durableId="0E804D52"/>
  <w16cid:commentId w16cid:paraId="7228E0D8" w16cid:durableId="3B1EDF36"/>
  <w16cid:commentId w16cid:paraId="2546BD36" w16cid:durableId="6716CC3B"/>
  <w16cid:commentId w16cid:paraId="25D590B8" w16cid:durableId="5AF604C5"/>
  <w16cid:commentId w16cid:paraId="0D1D9CFE" w16cid:durableId="33F3D4E5"/>
  <w16cid:commentId w16cid:paraId="52F7570C" w16cid:durableId="0D5FCFD0"/>
  <w16cid:commentId w16cid:paraId="07554D1B" w16cid:durableId="2F58EA3E"/>
  <w16cid:commentId w16cid:paraId="6A41DB00" w16cid:durableId="055C46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7B3BC" w14:textId="77777777" w:rsidR="00141215" w:rsidRDefault="00141215" w:rsidP="00380A6D">
      <w:pPr>
        <w:spacing w:after="0" w:line="240" w:lineRule="auto"/>
      </w:pPr>
      <w:r>
        <w:separator/>
      </w:r>
    </w:p>
  </w:endnote>
  <w:endnote w:type="continuationSeparator" w:id="0">
    <w:p w14:paraId="313211EC" w14:textId="77777777" w:rsidR="00141215" w:rsidRDefault="00141215" w:rsidP="00380A6D">
      <w:pPr>
        <w:spacing w:after="0" w:line="240" w:lineRule="auto"/>
      </w:pPr>
      <w:r>
        <w:continuationSeparator/>
      </w:r>
    </w:p>
  </w:endnote>
  <w:endnote w:type="continuationNotice" w:id="1">
    <w:p w14:paraId="6A2027E6" w14:textId="77777777" w:rsidR="00141215" w:rsidRDefault="001412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panose1 w:val="00000000000000000000"/>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Content>
      <w:p w14:paraId="20DD4013" w14:textId="2888687C" w:rsidR="00380A6D" w:rsidRDefault="00380A6D">
        <w:pPr>
          <w:pStyle w:val="Sidefod"/>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A9C1D" w14:textId="77777777" w:rsidR="00141215" w:rsidRDefault="00141215" w:rsidP="00380A6D">
      <w:pPr>
        <w:spacing w:after="0" w:line="240" w:lineRule="auto"/>
      </w:pPr>
      <w:r>
        <w:separator/>
      </w:r>
    </w:p>
  </w:footnote>
  <w:footnote w:type="continuationSeparator" w:id="0">
    <w:p w14:paraId="2A84F370" w14:textId="77777777" w:rsidR="00141215" w:rsidRDefault="00141215" w:rsidP="00380A6D">
      <w:pPr>
        <w:spacing w:after="0" w:line="240" w:lineRule="auto"/>
      </w:pPr>
      <w:r>
        <w:continuationSeparator/>
      </w:r>
    </w:p>
  </w:footnote>
  <w:footnote w:type="continuationNotice" w:id="1">
    <w:p w14:paraId="2C70CEA1" w14:textId="77777777" w:rsidR="00141215" w:rsidRDefault="001412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1F201D7"/>
    <w:multiLevelType w:val="hybridMultilevel"/>
    <w:tmpl w:val="EF9E2E3E"/>
    <w:lvl w:ilvl="0" w:tplc="F1526A6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6"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16cid:durableId="2064981892">
    <w:abstractNumId w:val="4"/>
  </w:num>
  <w:num w:numId="2" w16cid:durableId="1213543125">
    <w:abstractNumId w:val="0"/>
  </w:num>
  <w:num w:numId="3" w16cid:durableId="817696984">
    <w:abstractNumId w:val="9"/>
  </w:num>
  <w:num w:numId="4" w16cid:durableId="539439350">
    <w:abstractNumId w:val="12"/>
  </w:num>
  <w:num w:numId="5" w16cid:durableId="2090811647">
    <w:abstractNumId w:val="6"/>
  </w:num>
  <w:num w:numId="6" w16cid:durableId="1686665335">
    <w:abstractNumId w:val="7"/>
  </w:num>
  <w:num w:numId="7" w16cid:durableId="576475540">
    <w:abstractNumId w:val="14"/>
  </w:num>
  <w:num w:numId="8" w16cid:durableId="783578249">
    <w:abstractNumId w:val="2"/>
  </w:num>
  <w:num w:numId="9" w16cid:durableId="1217426757">
    <w:abstractNumId w:val="15"/>
  </w:num>
  <w:num w:numId="10" w16cid:durableId="421688554">
    <w:abstractNumId w:val="5"/>
  </w:num>
  <w:num w:numId="11" w16cid:durableId="1098675469">
    <w:abstractNumId w:val="10"/>
  </w:num>
  <w:num w:numId="12" w16cid:durableId="1123889249">
    <w:abstractNumId w:val="13"/>
  </w:num>
  <w:num w:numId="13" w16cid:durableId="2140299678">
    <w:abstractNumId w:val="3"/>
  </w:num>
  <w:num w:numId="14" w16cid:durableId="1218980475">
    <w:abstractNumId w:val="11"/>
  </w:num>
  <w:num w:numId="15" w16cid:durableId="879244497">
    <w:abstractNumId w:val="16"/>
  </w:num>
  <w:num w:numId="16" w16cid:durableId="1123186120">
    <w:abstractNumId w:val="8"/>
  </w:num>
  <w:num w:numId="17" w16cid:durableId="11601993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rson w15:author="Julie Nielsen">
    <w15:presenceInfo w15:providerId="Windows Live" w15:userId="68faa275414d30c8"/>
  </w15:person>
  <w15:person w15:author="Mads Als Andersen">
    <w15:presenceInfo w15:providerId="Windows Live" w15:userId="e1608d497a116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7DB"/>
    <w:rsid w:val="0000083D"/>
    <w:rsid w:val="0000159E"/>
    <w:rsid w:val="0000207C"/>
    <w:rsid w:val="0000216A"/>
    <w:rsid w:val="00002D40"/>
    <w:rsid w:val="00003585"/>
    <w:rsid w:val="00003860"/>
    <w:rsid w:val="00003D16"/>
    <w:rsid w:val="00004A70"/>
    <w:rsid w:val="0000622E"/>
    <w:rsid w:val="000062FF"/>
    <w:rsid w:val="00007834"/>
    <w:rsid w:val="00010DED"/>
    <w:rsid w:val="00011E53"/>
    <w:rsid w:val="00011FC8"/>
    <w:rsid w:val="00012AB3"/>
    <w:rsid w:val="0001360B"/>
    <w:rsid w:val="00013BCC"/>
    <w:rsid w:val="00013FAE"/>
    <w:rsid w:val="000150EC"/>
    <w:rsid w:val="0001594C"/>
    <w:rsid w:val="00015D21"/>
    <w:rsid w:val="000161D7"/>
    <w:rsid w:val="00017006"/>
    <w:rsid w:val="000225F9"/>
    <w:rsid w:val="00022F25"/>
    <w:rsid w:val="00023505"/>
    <w:rsid w:val="0002356F"/>
    <w:rsid w:val="000243AD"/>
    <w:rsid w:val="00025FE7"/>
    <w:rsid w:val="000279E2"/>
    <w:rsid w:val="0003199F"/>
    <w:rsid w:val="0003302E"/>
    <w:rsid w:val="00033597"/>
    <w:rsid w:val="000340FE"/>
    <w:rsid w:val="00034156"/>
    <w:rsid w:val="0003433B"/>
    <w:rsid w:val="000375F0"/>
    <w:rsid w:val="0003797E"/>
    <w:rsid w:val="00037A23"/>
    <w:rsid w:val="00037B1D"/>
    <w:rsid w:val="00040E34"/>
    <w:rsid w:val="00042BEF"/>
    <w:rsid w:val="00044985"/>
    <w:rsid w:val="0004616A"/>
    <w:rsid w:val="00046D19"/>
    <w:rsid w:val="000471AE"/>
    <w:rsid w:val="00047824"/>
    <w:rsid w:val="00047C8F"/>
    <w:rsid w:val="00052F83"/>
    <w:rsid w:val="00053E8C"/>
    <w:rsid w:val="0005607F"/>
    <w:rsid w:val="000561A9"/>
    <w:rsid w:val="0006344E"/>
    <w:rsid w:val="00063D33"/>
    <w:rsid w:val="00066AAB"/>
    <w:rsid w:val="00066AC2"/>
    <w:rsid w:val="00067342"/>
    <w:rsid w:val="00070048"/>
    <w:rsid w:val="000724A4"/>
    <w:rsid w:val="0007346E"/>
    <w:rsid w:val="00073F69"/>
    <w:rsid w:val="0007494E"/>
    <w:rsid w:val="000749E2"/>
    <w:rsid w:val="00076687"/>
    <w:rsid w:val="00077952"/>
    <w:rsid w:val="00077CD7"/>
    <w:rsid w:val="00077F20"/>
    <w:rsid w:val="000812C7"/>
    <w:rsid w:val="00081EFC"/>
    <w:rsid w:val="000838BA"/>
    <w:rsid w:val="000862C4"/>
    <w:rsid w:val="00086514"/>
    <w:rsid w:val="00086C5D"/>
    <w:rsid w:val="000875A2"/>
    <w:rsid w:val="000907C5"/>
    <w:rsid w:val="00090D24"/>
    <w:rsid w:val="00091DC9"/>
    <w:rsid w:val="00092D08"/>
    <w:rsid w:val="000930FD"/>
    <w:rsid w:val="00093662"/>
    <w:rsid w:val="00093C47"/>
    <w:rsid w:val="00093ED6"/>
    <w:rsid w:val="000946AA"/>
    <w:rsid w:val="00097697"/>
    <w:rsid w:val="000A161E"/>
    <w:rsid w:val="000A18DB"/>
    <w:rsid w:val="000A1DD4"/>
    <w:rsid w:val="000A3F41"/>
    <w:rsid w:val="000A4588"/>
    <w:rsid w:val="000A4F51"/>
    <w:rsid w:val="000A5735"/>
    <w:rsid w:val="000A6C54"/>
    <w:rsid w:val="000A7C0D"/>
    <w:rsid w:val="000B17E7"/>
    <w:rsid w:val="000B230F"/>
    <w:rsid w:val="000B3CCE"/>
    <w:rsid w:val="000B4674"/>
    <w:rsid w:val="000B4DE7"/>
    <w:rsid w:val="000B5726"/>
    <w:rsid w:val="000B6791"/>
    <w:rsid w:val="000B68C7"/>
    <w:rsid w:val="000B7985"/>
    <w:rsid w:val="000B79FE"/>
    <w:rsid w:val="000B7E88"/>
    <w:rsid w:val="000C0417"/>
    <w:rsid w:val="000C0467"/>
    <w:rsid w:val="000C10E6"/>
    <w:rsid w:val="000C24C8"/>
    <w:rsid w:val="000C2A51"/>
    <w:rsid w:val="000C368D"/>
    <w:rsid w:val="000C451B"/>
    <w:rsid w:val="000C5541"/>
    <w:rsid w:val="000C762B"/>
    <w:rsid w:val="000C7CEC"/>
    <w:rsid w:val="000D01B2"/>
    <w:rsid w:val="000D2110"/>
    <w:rsid w:val="000D2FC9"/>
    <w:rsid w:val="000D4CBF"/>
    <w:rsid w:val="000D5223"/>
    <w:rsid w:val="000D63DF"/>
    <w:rsid w:val="000D6D5E"/>
    <w:rsid w:val="000D710E"/>
    <w:rsid w:val="000E1A8F"/>
    <w:rsid w:val="000E222C"/>
    <w:rsid w:val="000E245A"/>
    <w:rsid w:val="000E2C8E"/>
    <w:rsid w:val="000E33BE"/>
    <w:rsid w:val="000E3D5C"/>
    <w:rsid w:val="000E3D84"/>
    <w:rsid w:val="000E538C"/>
    <w:rsid w:val="000E6A65"/>
    <w:rsid w:val="000E6C21"/>
    <w:rsid w:val="000E6EBF"/>
    <w:rsid w:val="000E73D5"/>
    <w:rsid w:val="000F04B2"/>
    <w:rsid w:val="000F1280"/>
    <w:rsid w:val="000F1786"/>
    <w:rsid w:val="000F19F5"/>
    <w:rsid w:val="000F24AD"/>
    <w:rsid w:val="000F3BAE"/>
    <w:rsid w:val="000F4A5D"/>
    <w:rsid w:val="000F5BF6"/>
    <w:rsid w:val="000F742E"/>
    <w:rsid w:val="001000EF"/>
    <w:rsid w:val="0010051C"/>
    <w:rsid w:val="00100E54"/>
    <w:rsid w:val="00103611"/>
    <w:rsid w:val="00103ADC"/>
    <w:rsid w:val="001067BE"/>
    <w:rsid w:val="00107B22"/>
    <w:rsid w:val="00110490"/>
    <w:rsid w:val="00110913"/>
    <w:rsid w:val="00110E49"/>
    <w:rsid w:val="00112465"/>
    <w:rsid w:val="00112F80"/>
    <w:rsid w:val="00113716"/>
    <w:rsid w:val="00113759"/>
    <w:rsid w:val="0011400E"/>
    <w:rsid w:val="00114226"/>
    <w:rsid w:val="001149BD"/>
    <w:rsid w:val="00115333"/>
    <w:rsid w:val="00115A3B"/>
    <w:rsid w:val="00115FBD"/>
    <w:rsid w:val="00116204"/>
    <w:rsid w:val="00117285"/>
    <w:rsid w:val="001219F0"/>
    <w:rsid w:val="0012211E"/>
    <w:rsid w:val="0012447A"/>
    <w:rsid w:val="00124D54"/>
    <w:rsid w:val="00125022"/>
    <w:rsid w:val="001250FF"/>
    <w:rsid w:val="001261AD"/>
    <w:rsid w:val="00126435"/>
    <w:rsid w:val="00126784"/>
    <w:rsid w:val="001277E9"/>
    <w:rsid w:val="001279C3"/>
    <w:rsid w:val="0013144C"/>
    <w:rsid w:val="00131E37"/>
    <w:rsid w:val="00131EC7"/>
    <w:rsid w:val="00132687"/>
    <w:rsid w:val="00132D6E"/>
    <w:rsid w:val="00134309"/>
    <w:rsid w:val="00135367"/>
    <w:rsid w:val="001357E6"/>
    <w:rsid w:val="00135AEC"/>
    <w:rsid w:val="001365A7"/>
    <w:rsid w:val="00140ACD"/>
    <w:rsid w:val="00141215"/>
    <w:rsid w:val="00141FA2"/>
    <w:rsid w:val="0014205A"/>
    <w:rsid w:val="001421B3"/>
    <w:rsid w:val="001438A7"/>
    <w:rsid w:val="00145985"/>
    <w:rsid w:val="00145C95"/>
    <w:rsid w:val="00150934"/>
    <w:rsid w:val="00150F3C"/>
    <w:rsid w:val="00151952"/>
    <w:rsid w:val="001541DA"/>
    <w:rsid w:val="00154AA8"/>
    <w:rsid w:val="0015542B"/>
    <w:rsid w:val="00155541"/>
    <w:rsid w:val="00160517"/>
    <w:rsid w:val="00160D50"/>
    <w:rsid w:val="00161192"/>
    <w:rsid w:val="00161830"/>
    <w:rsid w:val="00162082"/>
    <w:rsid w:val="001631BD"/>
    <w:rsid w:val="0016336C"/>
    <w:rsid w:val="0016601A"/>
    <w:rsid w:val="00166AF7"/>
    <w:rsid w:val="00170EF5"/>
    <w:rsid w:val="0017155E"/>
    <w:rsid w:val="00171A9E"/>
    <w:rsid w:val="00172915"/>
    <w:rsid w:val="0017296C"/>
    <w:rsid w:val="001738F0"/>
    <w:rsid w:val="0017410D"/>
    <w:rsid w:val="00174561"/>
    <w:rsid w:val="001763A8"/>
    <w:rsid w:val="0017762A"/>
    <w:rsid w:val="001779C8"/>
    <w:rsid w:val="00180EB8"/>
    <w:rsid w:val="00181204"/>
    <w:rsid w:val="00181533"/>
    <w:rsid w:val="00182228"/>
    <w:rsid w:val="00186C04"/>
    <w:rsid w:val="001875A8"/>
    <w:rsid w:val="001900AB"/>
    <w:rsid w:val="00191890"/>
    <w:rsid w:val="00191C6B"/>
    <w:rsid w:val="00192278"/>
    <w:rsid w:val="00192A5C"/>
    <w:rsid w:val="001931B2"/>
    <w:rsid w:val="00194046"/>
    <w:rsid w:val="00195918"/>
    <w:rsid w:val="00196011"/>
    <w:rsid w:val="001968A5"/>
    <w:rsid w:val="001968B1"/>
    <w:rsid w:val="001971BE"/>
    <w:rsid w:val="001A1035"/>
    <w:rsid w:val="001A2DE6"/>
    <w:rsid w:val="001A310A"/>
    <w:rsid w:val="001A3C41"/>
    <w:rsid w:val="001A4141"/>
    <w:rsid w:val="001A43E8"/>
    <w:rsid w:val="001A558F"/>
    <w:rsid w:val="001A5BC5"/>
    <w:rsid w:val="001B000B"/>
    <w:rsid w:val="001B1345"/>
    <w:rsid w:val="001B15A3"/>
    <w:rsid w:val="001B1E4A"/>
    <w:rsid w:val="001B2456"/>
    <w:rsid w:val="001B3558"/>
    <w:rsid w:val="001B4549"/>
    <w:rsid w:val="001B47AF"/>
    <w:rsid w:val="001B567E"/>
    <w:rsid w:val="001B59C0"/>
    <w:rsid w:val="001B630B"/>
    <w:rsid w:val="001B77B5"/>
    <w:rsid w:val="001C030A"/>
    <w:rsid w:val="001C23E2"/>
    <w:rsid w:val="001C26A2"/>
    <w:rsid w:val="001C3731"/>
    <w:rsid w:val="001C44FC"/>
    <w:rsid w:val="001C4C76"/>
    <w:rsid w:val="001C4D92"/>
    <w:rsid w:val="001C5A53"/>
    <w:rsid w:val="001C77B8"/>
    <w:rsid w:val="001C7CE2"/>
    <w:rsid w:val="001D0014"/>
    <w:rsid w:val="001D0020"/>
    <w:rsid w:val="001D057E"/>
    <w:rsid w:val="001D0670"/>
    <w:rsid w:val="001D1E41"/>
    <w:rsid w:val="001D2C44"/>
    <w:rsid w:val="001D3BE8"/>
    <w:rsid w:val="001D4875"/>
    <w:rsid w:val="001D6157"/>
    <w:rsid w:val="001D643B"/>
    <w:rsid w:val="001D6531"/>
    <w:rsid w:val="001D786F"/>
    <w:rsid w:val="001E0D4C"/>
    <w:rsid w:val="001E2541"/>
    <w:rsid w:val="001E3BFA"/>
    <w:rsid w:val="001E3F9E"/>
    <w:rsid w:val="001E4736"/>
    <w:rsid w:val="001E572C"/>
    <w:rsid w:val="001E5A94"/>
    <w:rsid w:val="001E6A1D"/>
    <w:rsid w:val="001E6D02"/>
    <w:rsid w:val="001E6E2C"/>
    <w:rsid w:val="001F04DA"/>
    <w:rsid w:val="001F146D"/>
    <w:rsid w:val="001F1FB5"/>
    <w:rsid w:val="001F3801"/>
    <w:rsid w:val="001F59A2"/>
    <w:rsid w:val="001F59B3"/>
    <w:rsid w:val="001F5D14"/>
    <w:rsid w:val="001F5F31"/>
    <w:rsid w:val="001F62F9"/>
    <w:rsid w:val="001F658E"/>
    <w:rsid w:val="001F7D0A"/>
    <w:rsid w:val="00200272"/>
    <w:rsid w:val="00202397"/>
    <w:rsid w:val="0020245F"/>
    <w:rsid w:val="00205ED6"/>
    <w:rsid w:val="0020665A"/>
    <w:rsid w:val="00206872"/>
    <w:rsid w:val="0021030B"/>
    <w:rsid w:val="00210695"/>
    <w:rsid w:val="00210F97"/>
    <w:rsid w:val="00212AE9"/>
    <w:rsid w:val="00213DFB"/>
    <w:rsid w:val="00214D97"/>
    <w:rsid w:val="00214F3F"/>
    <w:rsid w:val="00216960"/>
    <w:rsid w:val="00216AAA"/>
    <w:rsid w:val="002176ED"/>
    <w:rsid w:val="00220D78"/>
    <w:rsid w:val="00221273"/>
    <w:rsid w:val="002218E2"/>
    <w:rsid w:val="0022205E"/>
    <w:rsid w:val="00223C95"/>
    <w:rsid w:val="00223F93"/>
    <w:rsid w:val="00223FC1"/>
    <w:rsid w:val="00224036"/>
    <w:rsid w:val="00224284"/>
    <w:rsid w:val="00224440"/>
    <w:rsid w:val="00227E98"/>
    <w:rsid w:val="0023055A"/>
    <w:rsid w:val="00230703"/>
    <w:rsid w:val="002308D4"/>
    <w:rsid w:val="002309D8"/>
    <w:rsid w:val="00230A70"/>
    <w:rsid w:val="00231182"/>
    <w:rsid w:val="00232927"/>
    <w:rsid w:val="0023303C"/>
    <w:rsid w:val="002334F3"/>
    <w:rsid w:val="0023408F"/>
    <w:rsid w:val="002349A2"/>
    <w:rsid w:val="002369BF"/>
    <w:rsid w:val="0023755D"/>
    <w:rsid w:val="002377C4"/>
    <w:rsid w:val="00237B76"/>
    <w:rsid w:val="002412D0"/>
    <w:rsid w:val="002418A1"/>
    <w:rsid w:val="00242478"/>
    <w:rsid w:val="002433A2"/>
    <w:rsid w:val="00243615"/>
    <w:rsid w:val="00243B6F"/>
    <w:rsid w:val="00245D22"/>
    <w:rsid w:val="00246489"/>
    <w:rsid w:val="0024689E"/>
    <w:rsid w:val="00247BEB"/>
    <w:rsid w:val="00252AEB"/>
    <w:rsid w:val="002530A8"/>
    <w:rsid w:val="00253BD6"/>
    <w:rsid w:val="00255B9A"/>
    <w:rsid w:val="002573E7"/>
    <w:rsid w:val="00257935"/>
    <w:rsid w:val="00257D64"/>
    <w:rsid w:val="00257E31"/>
    <w:rsid w:val="0026047B"/>
    <w:rsid w:val="002606CF"/>
    <w:rsid w:val="0026087C"/>
    <w:rsid w:val="002609A4"/>
    <w:rsid w:val="00260CE4"/>
    <w:rsid w:val="00261A62"/>
    <w:rsid w:val="002629FC"/>
    <w:rsid w:val="00262BD2"/>
    <w:rsid w:val="00262FB0"/>
    <w:rsid w:val="00264F57"/>
    <w:rsid w:val="00265041"/>
    <w:rsid w:val="0026563D"/>
    <w:rsid w:val="00266476"/>
    <w:rsid w:val="002673E6"/>
    <w:rsid w:val="00267D08"/>
    <w:rsid w:val="00267DAB"/>
    <w:rsid w:val="0027044C"/>
    <w:rsid w:val="002707CA"/>
    <w:rsid w:val="002717F9"/>
    <w:rsid w:val="00272960"/>
    <w:rsid w:val="00273157"/>
    <w:rsid w:val="002734B4"/>
    <w:rsid w:val="00273633"/>
    <w:rsid w:val="0027437D"/>
    <w:rsid w:val="00274401"/>
    <w:rsid w:val="00275665"/>
    <w:rsid w:val="00275BF4"/>
    <w:rsid w:val="00276710"/>
    <w:rsid w:val="002801E5"/>
    <w:rsid w:val="00283436"/>
    <w:rsid w:val="002847F9"/>
    <w:rsid w:val="00284D27"/>
    <w:rsid w:val="00291275"/>
    <w:rsid w:val="002929F8"/>
    <w:rsid w:val="00292AFE"/>
    <w:rsid w:val="00293EF0"/>
    <w:rsid w:val="00294487"/>
    <w:rsid w:val="0029631E"/>
    <w:rsid w:val="00296E12"/>
    <w:rsid w:val="00297FF5"/>
    <w:rsid w:val="002A101D"/>
    <w:rsid w:val="002A120C"/>
    <w:rsid w:val="002A20FB"/>
    <w:rsid w:val="002A377A"/>
    <w:rsid w:val="002A3D2B"/>
    <w:rsid w:val="002A3D79"/>
    <w:rsid w:val="002A42A7"/>
    <w:rsid w:val="002A433E"/>
    <w:rsid w:val="002A5041"/>
    <w:rsid w:val="002A6083"/>
    <w:rsid w:val="002A63A7"/>
    <w:rsid w:val="002A6D64"/>
    <w:rsid w:val="002A6DF5"/>
    <w:rsid w:val="002A7B42"/>
    <w:rsid w:val="002B07F1"/>
    <w:rsid w:val="002B1359"/>
    <w:rsid w:val="002B1F23"/>
    <w:rsid w:val="002B2B7C"/>
    <w:rsid w:val="002B3844"/>
    <w:rsid w:val="002B4224"/>
    <w:rsid w:val="002B4C6F"/>
    <w:rsid w:val="002B5354"/>
    <w:rsid w:val="002B6387"/>
    <w:rsid w:val="002B6670"/>
    <w:rsid w:val="002B688A"/>
    <w:rsid w:val="002B6F69"/>
    <w:rsid w:val="002B7740"/>
    <w:rsid w:val="002C0C76"/>
    <w:rsid w:val="002C164F"/>
    <w:rsid w:val="002C17FE"/>
    <w:rsid w:val="002C26D6"/>
    <w:rsid w:val="002C3055"/>
    <w:rsid w:val="002C41B6"/>
    <w:rsid w:val="002C4639"/>
    <w:rsid w:val="002C4BFC"/>
    <w:rsid w:val="002C4CB6"/>
    <w:rsid w:val="002D127E"/>
    <w:rsid w:val="002D3900"/>
    <w:rsid w:val="002D3995"/>
    <w:rsid w:val="002D4998"/>
    <w:rsid w:val="002D58E5"/>
    <w:rsid w:val="002D5EB9"/>
    <w:rsid w:val="002D6BE3"/>
    <w:rsid w:val="002D6DE7"/>
    <w:rsid w:val="002D7F7F"/>
    <w:rsid w:val="002E00E3"/>
    <w:rsid w:val="002E1FB2"/>
    <w:rsid w:val="002E2BFC"/>
    <w:rsid w:val="002E2ECF"/>
    <w:rsid w:val="002E39BC"/>
    <w:rsid w:val="002E42D0"/>
    <w:rsid w:val="002E4565"/>
    <w:rsid w:val="002E5306"/>
    <w:rsid w:val="002E5C00"/>
    <w:rsid w:val="002E6008"/>
    <w:rsid w:val="002E60DD"/>
    <w:rsid w:val="002E6292"/>
    <w:rsid w:val="002E70EE"/>
    <w:rsid w:val="002E7A9E"/>
    <w:rsid w:val="002F06E6"/>
    <w:rsid w:val="002F12D9"/>
    <w:rsid w:val="002F2098"/>
    <w:rsid w:val="002F2C48"/>
    <w:rsid w:val="002F2F11"/>
    <w:rsid w:val="002F3432"/>
    <w:rsid w:val="002F4F0F"/>
    <w:rsid w:val="002F61CF"/>
    <w:rsid w:val="002F6901"/>
    <w:rsid w:val="002F7636"/>
    <w:rsid w:val="00300E8A"/>
    <w:rsid w:val="00301D60"/>
    <w:rsid w:val="003030AC"/>
    <w:rsid w:val="0030363E"/>
    <w:rsid w:val="003045F9"/>
    <w:rsid w:val="003053B6"/>
    <w:rsid w:val="003057C9"/>
    <w:rsid w:val="00305ABF"/>
    <w:rsid w:val="00305CB9"/>
    <w:rsid w:val="003061BF"/>
    <w:rsid w:val="00306E12"/>
    <w:rsid w:val="00306F92"/>
    <w:rsid w:val="00307AF6"/>
    <w:rsid w:val="00310582"/>
    <w:rsid w:val="00310D77"/>
    <w:rsid w:val="003110D8"/>
    <w:rsid w:val="003119A7"/>
    <w:rsid w:val="00311B5E"/>
    <w:rsid w:val="00311E03"/>
    <w:rsid w:val="00313681"/>
    <w:rsid w:val="00314F06"/>
    <w:rsid w:val="00314F6D"/>
    <w:rsid w:val="0031514D"/>
    <w:rsid w:val="003156AE"/>
    <w:rsid w:val="00315E83"/>
    <w:rsid w:val="00316A41"/>
    <w:rsid w:val="00317084"/>
    <w:rsid w:val="00317B15"/>
    <w:rsid w:val="00320682"/>
    <w:rsid w:val="00320772"/>
    <w:rsid w:val="0032129D"/>
    <w:rsid w:val="00322B3A"/>
    <w:rsid w:val="00324290"/>
    <w:rsid w:val="003269A9"/>
    <w:rsid w:val="00326DC9"/>
    <w:rsid w:val="00327D09"/>
    <w:rsid w:val="00330499"/>
    <w:rsid w:val="003308F0"/>
    <w:rsid w:val="00331810"/>
    <w:rsid w:val="00334897"/>
    <w:rsid w:val="00335C3A"/>
    <w:rsid w:val="00337719"/>
    <w:rsid w:val="00337D48"/>
    <w:rsid w:val="0034114F"/>
    <w:rsid w:val="00341AEC"/>
    <w:rsid w:val="00341FC7"/>
    <w:rsid w:val="00342E50"/>
    <w:rsid w:val="0034423E"/>
    <w:rsid w:val="00344523"/>
    <w:rsid w:val="00344857"/>
    <w:rsid w:val="00345344"/>
    <w:rsid w:val="003454FC"/>
    <w:rsid w:val="00350C61"/>
    <w:rsid w:val="003519F6"/>
    <w:rsid w:val="00351A22"/>
    <w:rsid w:val="00352BBA"/>
    <w:rsid w:val="00352F83"/>
    <w:rsid w:val="00353341"/>
    <w:rsid w:val="00353E83"/>
    <w:rsid w:val="00354236"/>
    <w:rsid w:val="00354560"/>
    <w:rsid w:val="0035628F"/>
    <w:rsid w:val="00356F6F"/>
    <w:rsid w:val="0035719A"/>
    <w:rsid w:val="00360567"/>
    <w:rsid w:val="00360D42"/>
    <w:rsid w:val="00360F59"/>
    <w:rsid w:val="003614BD"/>
    <w:rsid w:val="003619AA"/>
    <w:rsid w:val="0036243A"/>
    <w:rsid w:val="00363F5F"/>
    <w:rsid w:val="00364A09"/>
    <w:rsid w:val="00365237"/>
    <w:rsid w:val="00366530"/>
    <w:rsid w:val="00372311"/>
    <w:rsid w:val="003728FA"/>
    <w:rsid w:val="003740D1"/>
    <w:rsid w:val="00374974"/>
    <w:rsid w:val="0037521B"/>
    <w:rsid w:val="00375EA2"/>
    <w:rsid w:val="00375EE0"/>
    <w:rsid w:val="00377A7F"/>
    <w:rsid w:val="0038070A"/>
    <w:rsid w:val="00380A6D"/>
    <w:rsid w:val="00380E2C"/>
    <w:rsid w:val="0038112F"/>
    <w:rsid w:val="00381858"/>
    <w:rsid w:val="003818A8"/>
    <w:rsid w:val="003832FE"/>
    <w:rsid w:val="003908BC"/>
    <w:rsid w:val="00390910"/>
    <w:rsid w:val="00391779"/>
    <w:rsid w:val="0039232C"/>
    <w:rsid w:val="003927D6"/>
    <w:rsid w:val="00392ED9"/>
    <w:rsid w:val="00393101"/>
    <w:rsid w:val="00393401"/>
    <w:rsid w:val="0039363F"/>
    <w:rsid w:val="00393DDE"/>
    <w:rsid w:val="00393FA2"/>
    <w:rsid w:val="00393FE9"/>
    <w:rsid w:val="00394A38"/>
    <w:rsid w:val="003974A4"/>
    <w:rsid w:val="003A0093"/>
    <w:rsid w:val="003A0127"/>
    <w:rsid w:val="003A01D6"/>
    <w:rsid w:val="003A1432"/>
    <w:rsid w:val="003A1C75"/>
    <w:rsid w:val="003A33F5"/>
    <w:rsid w:val="003A634D"/>
    <w:rsid w:val="003A6DE4"/>
    <w:rsid w:val="003A7892"/>
    <w:rsid w:val="003B1496"/>
    <w:rsid w:val="003B1DBF"/>
    <w:rsid w:val="003B486F"/>
    <w:rsid w:val="003B720C"/>
    <w:rsid w:val="003C14C9"/>
    <w:rsid w:val="003C1F87"/>
    <w:rsid w:val="003C3191"/>
    <w:rsid w:val="003C44DA"/>
    <w:rsid w:val="003C77A6"/>
    <w:rsid w:val="003D0904"/>
    <w:rsid w:val="003D11AD"/>
    <w:rsid w:val="003D179E"/>
    <w:rsid w:val="003D227E"/>
    <w:rsid w:val="003D358A"/>
    <w:rsid w:val="003D3D45"/>
    <w:rsid w:val="003D48CC"/>
    <w:rsid w:val="003D622C"/>
    <w:rsid w:val="003D62FD"/>
    <w:rsid w:val="003E02C4"/>
    <w:rsid w:val="003E1E7F"/>
    <w:rsid w:val="003E2161"/>
    <w:rsid w:val="003E3586"/>
    <w:rsid w:val="003E5F13"/>
    <w:rsid w:val="003E6BD7"/>
    <w:rsid w:val="003E6CD4"/>
    <w:rsid w:val="003E7145"/>
    <w:rsid w:val="003E753F"/>
    <w:rsid w:val="003E762D"/>
    <w:rsid w:val="003E7A37"/>
    <w:rsid w:val="003F0006"/>
    <w:rsid w:val="003F04CA"/>
    <w:rsid w:val="003F0C6B"/>
    <w:rsid w:val="003F10BF"/>
    <w:rsid w:val="003F2971"/>
    <w:rsid w:val="003F2B53"/>
    <w:rsid w:val="003F37F0"/>
    <w:rsid w:val="003F453E"/>
    <w:rsid w:val="003F5205"/>
    <w:rsid w:val="003F5833"/>
    <w:rsid w:val="003F6702"/>
    <w:rsid w:val="003F68EB"/>
    <w:rsid w:val="003F7ABE"/>
    <w:rsid w:val="0040002F"/>
    <w:rsid w:val="004014C7"/>
    <w:rsid w:val="00401BD6"/>
    <w:rsid w:val="00402E14"/>
    <w:rsid w:val="00404564"/>
    <w:rsid w:val="00404B6E"/>
    <w:rsid w:val="00406606"/>
    <w:rsid w:val="00407700"/>
    <w:rsid w:val="00407B31"/>
    <w:rsid w:val="00407DCC"/>
    <w:rsid w:val="0041029C"/>
    <w:rsid w:val="00410721"/>
    <w:rsid w:val="00410AB6"/>
    <w:rsid w:val="00411278"/>
    <w:rsid w:val="00411798"/>
    <w:rsid w:val="0041265A"/>
    <w:rsid w:val="0041427A"/>
    <w:rsid w:val="00415915"/>
    <w:rsid w:val="004168DA"/>
    <w:rsid w:val="00416C08"/>
    <w:rsid w:val="00416F89"/>
    <w:rsid w:val="004176A9"/>
    <w:rsid w:val="00417FE2"/>
    <w:rsid w:val="00420468"/>
    <w:rsid w:val="0042242F"/>
    <w:rsid w:val="00422A5C"/>
    <w:rsid w:val="00425E38"/>
    <w:rsid w:val="00425E93"/>
    <w:rsid w:val="0042606F"/>
    <w:rsid w:val="0042693E"/>
    <w:rsid w:val="00427285"/>
    <w:rsid w:val="0042742A"/>
    <w:rsid w:val="00427A0C"/>
    <w:rsid w:val="00430558"/>
    <w:rsid w:val="004311DB"/>
    <w:rsid w:val="00431C6F"/>
    <w:rsid w:val="0043254B"/>
    <w:rsid w:val="00432998"/>
    <w:rsid w:val="00433D73"/>
    <w:rsid w:val="00433F82"/>
    <w:rsid w:val="004348E0"/>
    <w:rsid w:val="00434E4A"/>
    <w:rsid w:val="00435150"/>
    <w:rsid w:val="00435AFD"/>
    <w:rsid w:val="00436ADB"/>
    <w:rsid w:val="00437124"/>
    <w:rsid w:val="00437578"/>
    <w:rsid w:val="00440876"/>
    <w:rsid w:val="00441230"/>
    <w:rsid w:val="00441679"/>
    <w:rsid w:val="00441FD3"/>
    <w:rsid w:val="00443962"/>
    <w:rsid w:val="00443A23"/>
    <w:rsid w:val="004447CF"/>
    <w:rsid w:val="00444893"/>
    <w:rsid w:val="00444A73"/>
    <w:rsid w:val="00445809"/>
    <w:rsid w:val="00446352"/>
    <w:rsid w:val="00447AAB"/>
    <w:rsid w:val="00447B13"/>
    <w:rsid w:val="00447FF6"/>
    <w:rsid w:val="00450D9E"/>
    <w:rsid w:val="00450EB2"/>
    <w:rsid w:val="00451764"/>
    <w:rsid w:val="00452D2C"/>
    <w:rsid w:val="004530B6"/>
    <w:rsid w:val="00454661"/>
    <w:rsid w:val="00455768"/>
    <w:rsid w:val="00456256"/>
    <w:rsid w:val="00456564"/>
    <w:rsid w:val="00456B4F"/>
    <w:rsid w:val="00456F9F"/>
    <w:rsid w:val="00460299"/>
    <w:rsid w:val="004604AF"/>
    <w:rsid w:val="004611F9"/>
    <w:rsid w:val="004612A7"/>
    <w:rsid w:val="00461C5C"/>
    <w:rsid w:val="004626F6"/>
    <w:rsid w:val="004634EC"/>
    <w:rsid w:val="00463C78"/>
    <w:rsid w:val="0046463C"/>
    <w:rsid w:val="004654F7"/>
    <w:rsid w:val="00465985"/>
    <w:rsid w:val="00466217"/>
    <w:rsid w:val="004663F6"/>
    <w:rsid w:val="004676FC"/>
    <w:rsid w:val="00470610"/>
    <w:rsid w:val="0047149A"/>
    <w:rsid w:val="0047187C"/>
    <w:rsid w:val="0047214B"/>
    <w:rsid w:val="00472D62"/>
    <w:rsid w:val="00474E00"/>
    <w:rsid w:val="00476C63"/>
    <w:rsid w:val="004808F3"/>
    <w:rsid w:val="00483B53"/>
    <w:rsid w:val="0048443E"/>
    <w:rsid w:val="00485BA1"/>
    <w:rsid w:val="00486DFB"/>
    <w:rsid w:val="00487590"/>
    <w:rsid w:val="00490A31"/>
    <w:rsid w:val="004914FD"/>
    <w:rsid w:val="00491C96"/>
    <w:rsid w:val="00491F16"/>
    <w:rsid w:val="0049225B"/>
    <w:rsid w:val="00492BA5"/>
    <w:rsid w:val="00493BA1"/>
    <w:rsid w:val="004943F4"/>
    <w:rsid w:val="00494C71"/>
    <w:rsid w:val="00496196"/>
    <w:rsid w:val="0049740D"/>
    <w:rsid w:val="004A00FC"/>
    <w:rsid w:val="004A066E"/>
    <w:rsid w:val="004A3514"/>
    <w:rsid w:val="004A35BC"/>
    <w:rsid w:val="004A410F"/>
    <w:rsid w:val="004A41EA"/>
    <w:rsid w:val="004A42C4"/>
    <w:rsid w:val="004A5438"/>
    <w:rsid w:val="004B0EF9"/>
    <w:rsid w:val="004B14EC"/>
    <w:rsid w:val="004B39DC"/>
    <w:rsid w:val="004B3C1E"/>
    <w:rsid w:val="004B4210"/>
    <w:rsid w:val="004B6308"/>
    <w:rsid w:val="004B7057"/>
    <w:rsid w:val="004B716B"/>
    <w:rsid w:val="004B7284"/>
    <w:rsid w:val="004C0B4C"/>
    <w:rsid w:val="004C199E"/>
    <w:rsid w:val="004C4CF6"/>
    <w:rsid w:val="004C54BE"/>
    <w:rsid w:val="004C5869"/>
    <w:rsid w:val="004D1644"/>
    <w:rsid w:val="004D23F1"/>
    <w:rsid w:val="004D2657"/>
    <w:rsid w:val="004D29C5"/>
    <w:rsid w:val="004D319D"/>
    <w:rsid w:val="004D34FB"/>
    <w:rsid w:val="004D3B5C"/>
    <w:rsid w:val="004D4C97"/>
    <w:rsid w:val="004D5208"/>
    <w:rsid w:val="004D5A63"/>
    <w:rsid w:val="004D64B2"/>
    <w:rsid w:val="004D6E01"/>
    <w:rsid w:val="004D6E2B"/>
    <w:rsid w:val="004E005C"/>
    <w:rsid w:val="004E0968"/>
    <w:rsid w:val="004E0D23"/>
    <w:rsid w:val="004E0FB9"/>
    <w:rsid w:val="004E16EB"/>
    <w:rsid w:val="004E244A"/>
    <w:rsid w:val="004E252A"/>
    <w:rsid w:val="004E25D1"/>
    <w:rsid w:val="004E2AAB"/>
    <w:rsid w:val="004E2BD8"/>
    <w:rsid w:val="004E3666"/>
    <w:rsid w:val="004E57FC"/>
    <w:rsid w:val="004F02AA"/>
    <w:rsid w:val="004F0863"/>
    <w:rsid w:val="004F0B7A"/>
    <w:rsid w:val="004F1682"/>
    <w:rsid w:val="004F21EA"/>
    <w:rsid w:val="004F2BA9"/>
    <w:rsid w:val="004F2D5C"/>
    <w:rsid w:val="004F2EC6"/>
    <w:rsid w:val="004F46E3"/>
    <w:rsid w:val="004F487D"/>
    <w:rsid w:val="004F4FD1"/>
    <w:rsid w:val="004F5449"/>
    <w:rsid w:val="004F6CF6"/>
    <w:rsid w:val="004F7566"/>
    <w:rsid w:val="005000D2"/>
    <w:rsid w:val="00500C3B"/>
    <w:rsid w:val="00501371"/>
    <w:rsid w:val="005035E5"/>
    <w:rsid w:val="00504282"/>
    <w:rsid w:val="00506051"/>
    <w:rsid w:val="005078C8"/>
    <w:rsid w:val="00511A5F"/>
    <w:rsid w:val="00512C9C"/>
    <w:rsid w:val="00515108"/>
    <w:rsid w:val="00515445"/>
    <w:rsid w:val="005157BD"/>
    <w:rsid w:val="00515DC5"/>
    <w:rsid w:val="0051611F"/>
    <w:rsid w:val="00521E87"/>
    <w:rsid w:val="005220CD"/>
    <w:rsid w:val="005225F0"/>
    <w:rsid w:val="00524183"/>
    <w:rsid w:val="005249CD"/>
    <w:rsid w:val="00524D7C"/>
    <w:rsid w:val="005253CC"/>
    <w:rsid w:val="00525CD6"/>
    <w:rsid w:val="00526D09"/>
    <w:rsid w:val="005308F8"/>
    <w:rsid w:val="00532544"/>
    <w:rsid w:val="00533C86"/>
    <w:rsid w:val="00534432"/>
    <w:rsid w:val="00534DB8"/>
    <w:rsid w:val="0053558D"/>
    <w:rsid w:val="00536341"/>
    <w:rsid w:val="00537B19"/>
    <w:rsid w:val="00537C45"/>
    <w:rsid w:val="00540312"/>
    <w:rsid w:val="005443ED"/>
    <w:rsid w:val="00545008"/>
    <w:rsid w:val="00546486"/>
    <w:rsid w:val="005465E4"/>
    <w:rsid w:val="00546B36"/>
    <w:rsid w:val="00547683"/>
    <w:rsid w:val="00552747"/>
    <w:rsid w:val="00552809"/>
    <w:rsid w:val="00552934"/>
    <w:rsid w:val="00552E0B"/>
    <w:rsid w:val="005532B8"/>
    <w:rsid w:val="0055406E"/>
    <w:rsid w:val="00554765"/>
    <w:rsid w:val="00554F85"/>
    <w:rsid w:val="00555250"/>
    <w:rsid w:val="00555732"/>
    <w:rsid w:val="005560B5"/>
    <w:rsid w:val="00557579"/>
    <w:rsid w:val="00560297"/>
    <w:rsid w:val="00560E26"/>
    <w:rsid w:val="00562490"/>
    <w:rsid w:val="00565E4D"/>
    <w:rsid w:val="0056643F"/>
    <w:rsid w:val="005702B0"/>
    <w:rsid w:val="00570673"/>
    <w:rsid w:val="00571037"/>
    <w:rsid w:val="0057126B"/>
    <w:rsid w:val="005736F3"/>
    <w:rsid w:val="00573D54"/>
    <w:rsid w:val="00574048"/>
    <w:rsid w:val="005751D3"/>
    <w:rsid w:val="00576340"/>
    <w:rsid w:val="00576C56"/>
    <w:rsid w:val="00577D67"/>
    <w:rsid w:val="0058035B"/>
    <w:rsid w:val="005814D9"/>
    <w:rsid w:val="00582688"/>
    <w:rsid w:val="00582D53"/>
    <w:rsid w:val="005831FD"/>
    <w:rsid w:val="005849E3"/>
    <w:rsid w:val="00584FBC"/>
    <w:rsid w:val="0058527F"/>
    <w:rsid w:val="00591AEF"/>
    <w:rsid w:val="0059250F"/>
    <w:rsid w:val="00592DDE"/>
    <w:rsid w:val="00594256"/>
    <w:rsid w:val="0059487E"/>
    <w:rsid w:val="00596474"/>
    <w:rsid w:val="00596CEE"/>
    <w:rsid w:val="00596F42"/>
    <w:rsid w:val="0059730D"/>
    <w:rsid w:val="005A0975"/>
    <w:rsid w:val="005A0F1A"/>
    <w:rsid w:val="005A295C"/>
    <w:rsid w:val="005A2CCB"/>
    <w:rsid w:val="005A3E08"/>
    <w:rsid w:val="005A496D"/>
    <w:rsid w:val="005A49A3"/>
    <w:rsid w:val="005A4AAA"/>
    <w:rsid w:val="005A514A"/>
    <w:rsid w:val="005A53A9"/>
    <w:rsid w:val="005A7CB8"/>
    <w:rsid w:val="005B0195"/>
    <w:rsid w:val="005B0B30"/>
    <w:rsid w:val="005B1113"/>
    <w:rsid w:val="005B1DE0"/>
    <w:rsid w:val="005B35E7"/>
    <w:rsid w:val="005B4600"/>
    <w:rsid w:val="005B5828"/>
    <w:rsid w:val="005B5D76"/>
    <w:rsid w:val="005B6232"/>
    <w:rsid w:val="005B712C"/>
    <w:rsid w:val="005C00C1"/>
    <w:rsid w:val="005C09E1"/>
    <w:rsid w:val="005C4954"/>
    <w:rsid w:val="005C4E20"/>
    <w:rsid w:val="005C53D0"/>
    <w:rsid w:val="005C57DB"/>
    <w:rsid w:val="005C6842"/>
    <w:rsid w:val="005C6E63"/>
    <w:rsid w:val="005C71B0"/>
    <w:rsid w:val="005C7281"/>
    <w:rsid w:val="005C78ED"/>
    <w:rsid w:val="005C790C"/>
    <w:rsid w:val="005D1FAA"/>
    <w:rsid w:val="005D2E2E"/>
    <w:rsid w:val="005D4633"/>
    <w:rsid w:val="005D5174"/>
    <w:rsid w:val="005D6C2F"/>
    <w:rsid w:val="005D6D22"/>
    <w:rsid w:val="005D7058"/>
    <w:rsid w:val="005D774C"/>
    <w:rsid w:val="005E06FF"/>
    <w:rsid w:val="005E0DB1"/>
    <w:rsid w:val="005E160F"/>
    <w:rsid w:val="005E19C0"/>
    <w:rsid w:val="005E34F7"/>
    <w:rsid w:val="005E3A8B"/>
    <w:rsid w:val="005E3E71"/>
    <w:rsid w:val="005E4DBF"/>
    <w:rsid w:val="005E5111"/>
    <w:rsid w:val="005E55C9"/>
    <w:rsid w:val="005E6D3A"/>
    <w:rsid w:val="005E7559"/>
    <w:rsid w:val="005E7B7C"/>
    <w:rsid w:val="005F0183"/>
    <w:rsid w:val="005F07E0"/>
    <w:rsid w:val="005F07E3"/>
    <w:rsid w:val="005F1142"/>
    <w:rsid w:val="005F1B1B"/>
    <w:rsid w:val="005F1DC8"/>
    <w:rsid w:val="005F2EB5"/>
    <w:rsid w:val="005F40FB"/>
    <w:rsid w:val="005F4B84"/>
    <w:rsid w:val="005F4E30"/>
    <w:rsid w:val="005F6A4C"/>
    <w:rsid w:val="0060124E"/>
    <w:rsid w:val="00603142"/>
    <w:rsid w:val="00604180"/>
    <w:rsid w:val="006041A1"/>
    <w:rsid w:val="00605088"/>
    <w:rsid w:val="0060598A"/>
    <w:rsid w:val="006110F4"/>
    <w:rsid w:val="00611947"/>
    <w:rsid w:val="00611980"/>
    <w:rsid w:val="00611FCB"/>
    <w:rsid w:val="00613BDB"/>
    <w:rsid w:val="00613EA8"/>
    <w:rsid w:val="00613EAA"/>
    <w:rsid w:val="00616634"/>
    <w:rsid w:val="006173D7"/>
    <w:rsid w:val="006219A6"/>
    <w:rsid w:val="00622A8F"/>
    <w:rsid w:val="00622B04"/>
    <w:rsid w:val="00625266"/>
    <w:rsid w:val="006259FE"/>
    <w:rsid w:val="0062629C"/>
    <w:rsid w:val="006266C8"/>
    <w:rsid w:val="00627AA7"/>
    <w:rsid w:val="006318E1"/>
    <w:rsid w:val="00631DE7"/>
    <w:rsid w:val="006321D7"/>
    <w:rsid w:val="00633254"/>
    <w:rsid w:val="00633956"/>
    <w:rsid w:val="00633E78"/>
    <w:rsid w:val="006340DC"/>
    <w:rsid w:val="00634F9F"/>
    <w:rsid w:val="0063770F"/>
    <w:rsid w:val="00640B9F"/>
    <w:rsid w:val="006411BB"/>
    <w:rsid w:val="006424A9"/>
    <w:rsid w:val="0064260A"/>
    <w:rsid w:val="006437C6"/>
    <w:rsid w:val="006448C6"/>
    <w:rsid w:val="006459AE"/>
    <w:rsid w:val="00645F8A"/>
    <w:rsid w:val="00646DD7"/>
    <w:rsid w:val="00647287"/>
    <w:rsid w:val="006477E1"/>
    <w:rsid w:val="006478A0"/>
    <w:rsid w:val="00647E31"/>
    <w:rsid w:val="0065192C"/>
    <w:rsid w:val="00652123"/>
    <w:rsid w:val="006524D6"/>
    <w:rsid w:val="00652B8C"/>
    <w:rsid w:val="00653893"/>
    <w:rsid w:val="00654B23"/>
    <w:rsid w:val="006554C3"/>
    <w:rsid w:val="006556D7"/>
    <w:rsid w:val="006559B3"/>
    <w:rsid w:val="0066118C"/>
    <w:rsid w:val="00661979"/>
    <w:rsid w:val="00662C6B"/>
    <w:rsid w:val="0066310A"/>
    <w:rsid w:val="0066314E"/>
    <w:rsid w:val="00664488"/>
    <w:rsid w:val="006650E2"/>
    <w:rsid w:val="0066510C"/>
    <w:rsid w:val="00665A6A"/>
    <w:rsid w:val="00667B0D"/>
    <w:rsid w:val="00670B23"/>
    <w:rsid w:val="00670B46"/>
    <w:rsid w:val="006713C3"/>
    <w:rsid w:val="00673D30"/>
    <w:rsid w:val="006775A8"/>
    <w:rsid w:val="00680F61"/>
    <w:rsid w:val="006819EE"/>
    <w:rsid w:val="00682600"/>
    <w:rsid w:val="00682602"/>
    <w:rsid w:val="00682D30"/>
    <w:rsid w:val="00683449"/>
    <w:rsid w:val="006835BD"/>
    <w:rsid w:val="00683A1B"/>
    <w:rsid w:val="00683D20"/>
    <w:rsid w:val="00684784"/>
    <w:rsid w:val="00685CA0"/>
    <w:rsid w:val="006861A6"/>
    <w:rsid w:val="00686D4A"/>
    <w:rsid w:val="00687893"/>
    <w:rsid w:val="00690915"/>
    <w:rsid w:val="00690917"/>
    <w:rsid w:val="006909D7"/>
    <w:rsid w:val="00691124"/>
    <w:rsid w:val="00691C90"/>
    <w:rsid w:val="00692E4A"/>
    <w:rsid w:val="00693B7A"/>
    <w:rsid w:val="00694194"/>
    <w:rsid w:val="0069513C"/>
    <w:rsid w:val="0069619B"/>
    <w:rsid w:val="00696667"/>
    <w:rsid w:val="006968E0"/>
    <w:rsid w:val="00696C69"/>
    <w:rsid w:val="0069734E"/>
    <w:rsid w:val="006973BD"/>
    <w:rsid w:val="00697610"/>
    <w:rsid w:val="006A2309"/>
    <w:rsid w:val="006A2371"/>
    <w:rsid w:val="006A2406"/>
    <w:rsid w:val="006A2816"/>
    <w:rsid w:val="006A2FDB"/>
    <w:rsid w:val="006A51C6"/>
    <w:rsid w:val="006A58E5"/>
    <w:rsid w:val="006A58EC"/>
    <w:rsid w:val="006A6771"/>
    <w:rsid w:val="006A7DC8"/>
    <w:rsid w:val="006A7FD9"/>
    <w:rsid w:val="006B005E"/>
    <w:rsid w:val="006B0151"/>
    <w:rsid w:val="006B0B4A"/>
    <w:rsid w:val="006B1F9B"/>
    <w:rsid w:val="006B431B"/>
    <w:rsid w:val="006B6A7A"/>
    <w:rsid w:val="006B6BC8"/>
    <w:rsid w:val="006B7AB7"/>
    <w:rsid w:val="006C01A8"/>
    <w:rsid w:val="006C0E10"/>
    <w:rsid w:val="006C12DB"/>
    <w:rsid w:val="006C28B6"/>
    <w:rsid w:val="006C2E6A"/>
    <w:rsid w:val="006C4306"/>
    <w:rsid w:val="006C5603"/>
    <w:rsid w:val="006C5C25"/>
    <w:rsid w:val="006C5D65"/>
    <w:rsid w:val="006C7012"/>
    <w:rsid w:val="006D1AE1"/>
    <w:rsid w:val="006D28AF"/>
    <w:rsid w:val="006D2F0F"/>
    <w:rsid w:val="006D3D77"/>
    <w:rsid w:val="006D44AE"/>
    <w:rsid w:val="006D676E"/>
    <w:rsid w:val="006D6A7E"/>
    <w:rsid w:val="006D6BDE"/>
    <w:rsid w:val="006D7FF7"/>
    <w:rsid w:val="006E21E0"/>
    <w:rsid w:val="006E3946"/>
    <w:rsid w:val="006E3DBD"/>
    <w:rsid w:val="006E408F"/>
    <w:rsid w:val="006E4CA1"/>
    <w:rsid w:val="006E670E"/>
    <w:rsid w:val="006F0236"/>
    <w:rsid w:val="006F111D"/>
    <w:rsid w:val="006F14C8"/>
    <w:rsid w:val="006F2DAF"/>
    <w:rsid w:val="006F32B0"/>
    <w:rsid w:val="006F3D16"/>
    <w:rsid w:val="006F5554"/>
    <w:rsid w:val="006F5D31"/>
    <w:rsid w:val="006F615A"/>
    <w:rsid w:val="006F6B8C"/>
    <w:rsid w:val="006F70E3"/>
    <w:rsid w:val="006F7128"/>
    <w:rsid w:val="006F7320"/>
    <w:rsid w:val="007009A8"/>
    <w:rsid w:val="00702A17"/>
    <w:rsid w:val="00702C38"/>
    <w:rsid w:val="007047B0"/>
    <w:rsid w:val="00704E7C"/>
    <w:rsid w:val="00705CBD"/>
    <w:rsid w:val="007065C3"/>
    <w:rsid w:val="00706EB4"/>
    <w:rsid w:val="00707621"/>
    <w:rsid w:val="007077D3"/>
    <w:rsid w:val="0071003D"/>
    <w:rsid w:val="0071048C"/>
    <w:rsid w:val="007108ED"/>
    <w:rsid w:val="00710F87"/>
    <w:rsid w:val="007118C2"/>
    <w:rsid w:val="007124FA"/>
    <w:rsid w:val="007130B0"/>
    <w:rsid w:val="007131FA"/>
    <w:rsid w:val="007133A4"/>
    <w:rsid w:val="00713C2B"/>
    <w:rsid w:val="007147FF"/>
    <w:rsid w:val="00715AC7"/>
    <w:rsid w:val="00715D3A"/>
    <w:rsid w:val="0071793D"/>
    <w:rsid w:val="007208A0"/>
    <w:rsid w:val="00721379"/>
    <w:rsid w:val="00721710"/>
    <w:rsid w:val="0072227A"/>
    <w:rsid w:val="007248C7"/>
    <w:rsid w:val="00724AA2"/>
    <w:rsid w:val="00727093"/>
    <w:rsid w:val="00727C4D"/>
    <w:rsid w:val="00727D8C"/>
    <w:rsid w:val="00727F94"/>
    <w:rsid w:val="0073002F"/>
    <w:rsid w:val="00732C17"/>
    <w:rsid w:val="0073330F"/>
    <w:rsid w:val="007343A1"/>
    <w:rsid w:val="007348D3"/>
    <w:rsid w:val="00734E5D"/>
    <w:rsid w:val="007353D0"/>
    <w:rsid w:val="0073546F"/>
    <w:rsid w:val="00736D3B"/>
    <w:rsid w:val="00740692"/>
    <w:rsid w:val="007407BD"/>
    <w:rsid w:val="00741076"/>
    <w:rsid w:val="00741EEE"/>
    <w:rsid w:val="00742205"/>
    <w:rsid w:val="007435D9"/>
    <w:rsid w:val="0074382F"/>
    <w:rsid w:val="0074386B"/>
    <w:rsid w:val="0074441B"/>
    <w:rsid w:val="0074563A"/>
    <w:rsid w:val="00745FC1"/>
    <w:rsid w:val="00746205"/>
    <w:rsid w:val="00746888"/>
    <w:rsid w:val="00746C6F"/>
    <w:rsid w:val="00750EBA"/>
    <w:rsid w:val="007518DF"/>
    <w:rsid w:val="00751969"/>
    <w:rsid w:val="00751A33"/>
    <w:rsid w:val="00751B53"/>
    <w:rsid w:val="00751E03"/>
    <w:rsid w:val="00753BC4"/>
    <w:rsid w:val="00753C73"/>
    <w:rsid w:val="00754B56"/>
    <w:rsid w:val="0075564F"/>
    <w:rsid w:val="007557CE"/>
    <w:rsid w:val="00755D5E"/>
    <w:rsid w:val="00756463"/>
    <w:rsid w:val="0076188D"/>
    <w:rsid w:val="00763B09"/>
    <w:rsid w:val="0076510F"/>
    <w:rsid w:val="007662F9"/>
    <w:rsid w:val="0076783E"/>
    <w:rsid w:val="0077025E"/>
    <w:rsid w:val="0077067E"/>
    <w:rsid w:val="00771D0A"/>
    <w:rsid w:val="00772B25"/>
    <w:rsid w:val="0077533D"/>
    <w:rsid w:val="0077644B"/>
    <w:rsid w:val="00777034"/>
    <w:rsid w:val="0077746C"/>
    <w:rsid w:val="00777F8C"/>
    <w:rsid w:val="007815A2"/>
    <w:rsid w:val="00781A50"/>
    <w:rsid w:val="00781AEA"/>
    <w:rsid w:val="00783C06"/>
    <w:rsid w:val="00783F08"/>
    <w:rsid w:val="00784EF4"/>
    <w:rsid w:val="007859F3"/>
    <w:rsid w:val="00785BC3"/>
    <w:rsid w:val="00786EF0"/>
    <w:rsid w:val="00787279"/>
    <w:rsid w:val="007876CE"/>
    <w:rsid w:val="00791575"/>
    <w:rsid w:val="00793706"/>
    <w:rsid w:val="00793AC8"/>
    <w:rsid w:val="00793BA4"/>
    <w:rsid w:val="00796802"/>
    <w:rsid w:val="007A214F"/>
    <w:rsid w:val="007A2DA5"/>
    <w:rsid w:val="007A2FDD"/>
    <w:rsid w:val="007A43AA"/>
    <w:rsid w:val="007A44B0"/>
    <w:rsid w:val="007A46BB"/>
    <w:rsid w:val="007A7286"/>
    <w:rsid w:val="007B0307"/>
    <w:rsid w:val="007B0AE0"/>
    <w:rsid w:val="007B0DA9"/>
    <w:rsid w:val="007B1027"/>
    <w:rsid w:val="007B1DF8"/>
    <w:rsid w:val="007B3121"/>
    <w:rsid w:val="007B3CD7"/>
    <w:rsid w:val="007B3F59"/>
    <w:rsid w:val="007B4D72"/>
    <w:rsid w:val="007B6557"/>
    <w:rsid w:val="007C0C5F"/>
    <w:rsid w:val="007C1F1A"/>
    <w:rsid w:val="007C2053"/>
    <w:rsid w:val="007C2580"/>
    <w:rsid w:val="007C33D8"/>
    <w:rsid w:val="007C3BC5"/>
    <w:rsid w:val="007C461B"/>
    <w:rsid w:val="007C48EB"/>
    <w:rsid w:val="007C5BED"/>
    <w:rsid w:val="007C7D94"/>
    <w:rsid w:val="007D3E22"/>
    <w:rsid w:val="007D4D59"/>
    <w:rsid w:val="007D596F"/>
    <w:rsid w:val="007D5B36"/>
    <w:rsid w:val="007D6005"/>
    <w:rsid w:val="007E08F0"/>
    <w:rsid w:val="007E0A4E"/>
    <w:rsid w:val="007E1311"/>
    <w:rsid w:val="007E1452"/>
    <w:rsid w:val="007E1711"/>
    <w:rsid w:val="007E332A"/>
    <w:rsid w:val="007E38B3"/>
    <w:rsid w:val="007E46CE"/>
    <w:rsid w:val="007E4E05"/>
    <w:rsid w:val="007E6C83"/>
    <w:rsid w:val="007E6E73"/>
    <w:rsid w:val="007E7F26"/>
    <w:rsid w:val="007F00A0"/>
    <w:rsid w:val="007F0707"/>
    <w:rsid w:val="007F0C0B"/>
    <w:rsid w:val="007F1449"/>
    <w:rsid w:val="007F2924"/>
    <w:rsid w:val="007F30B8"/>
    <w:rsid w:val="007F35CA"/>
    <w:rsid w:val="007F376C"/>
    <w:rsid w:val="007F3F0B"/>
    <w:rsid w:val="007F440C"/>
    <w:rsid w:val="007F5127"/>
    <w:rsid w:val="007F57D3"/>
    <w:rsid w:val="007F59D9"/>
    <w:rsid w:val="007F5B18"/>
    <w:rsid w:val="007F6FA2"/>
    <w:rsid w:val="007F714C"/>
    <w:rsid w:val="00800869"/>
    <w:rsid w:val="008014AB"/>
    <w:rsid w:val="0080157B"/>
    <w:rsid w:val="0080187F"/>
    <w:rsid w:val="008037BC"/>
    <w:rsid w:val="008054EE"/>
    <w:rsid w:val="00806C76"/>
    <w:rsid w:val="00807880"/>
    <w:rsid w:val="00811543"/>
    <w:rsid w:val="00811934"/>
    <w:rsid w:val="00812B12"/>
    <w:rsid w:val="00812F8B"/>
    <w:rsid w:val="00813748"/>
    <w:rsid w:val="00813B18"/>
    <w:rsid w:val="00813C48"/>
    <w:rsid w:val="00815D89"/>
    <w:rsid w:val="00816AD4"/>
    <w:rsid w:val="00817DFD"/>
    <w:rsid w:val="00821D97"/>
    <w:rsid w:val="00824AE1"/>
    <w:rsid w:val="00824F11"/>
    <w:rsid w:val="0082610E"/>
    <w:rsid w:val="00826B2F"/>
    <w:rsid w:val="0083026F"/>
    <w:rsid w:val="008322AD"/>
    <w:rsid w:val="00832302"/>
    <w:rsid w:val="00833402"/>
    <w:rsid w:val="008340DC"/>
    <w:rsid w:val="00834384"/>
    <w:rsid w:val="008376E0"/>
    <w:rsid w:val="00842B30"/>
    <w:rsid w:val="00842C5D"/>
    <w:rsid w:val="008439F1"/>
    <w:rsid w:val="00844237"/>
    <w:rsid w:val="00844F25"/>
    <w:rsid w:val="00845514"/>
    <w:rsid w:val="008467C1"/>
    <w:rsid w:val="00846890"/>
    <w:rsid w:val="00846CB3"/>
    <w:rsid w:val="00847954"/>
    <w:rsid w:val="00850C91"/>
    <w:rsid w:val="00851281"/>
    <w:rsid w:val="008528C9"/>
    <w:rsid w:val="00853727"/>
    <w:rsid w:val="00854D07"/>
    <w:rsid w:val="0085544C"/>
    <w:rsid w:val="00855AEE"/>
    <w:rsid w:val="008560F4"/>
    <w:rsid w:val="0085663B"/>
    <w:rsid w:val="008607FA"/>
    <w:rsid w:val="00860C26"/>
    <w:rsid w:val="00862D66"/>
    <w:rsid w:val="008637CA"/>
    <w:rsid w:val="008639F6"/>
    <w:rsid w:val="00864239"/>
    <w:rsid w:val="00864CD0"/>
    <w:rsid w:val="00864CED"/>
    <w:rsid w:val="008652F1"/>
    <w:rsid w:val="008654F8"/>
    <w:rsid w:val="0086622C"/>
    <w:rsid w:val="008663F8"/>
    <w:rsid w:val="00866FCD"/>
    <w:rsid w:val="008713BB"/>
    <w:rsid w:val="008727B3"/>
    <w:rsid w:val="008731FE"/>
    <w:rsid w:val="0087349D"/>
    <w:rsid w:val="00874777"/>
    <w:rsid w:val="00875332"/>
    <w:rsid w:val="00875958"/>
    <w:rsid w:val="00875D15"/>
    <w:rsid w:val="00876B77"/>
    <w:rsid w:val="00876BDF"/>
    <w:rsid w:val="00880EC2"/>
    <w:rsid w:val="00881332"/>
    <w:rsid w:val="00881585"/>
    <w:rsid w:val="008818E4"/>
    <w:rsid w:val="00881C52"/>
    <w:rsid w:val="008838A0"/>
    <w:rsid w:val="00883FC9"/>
    <w:rsid w:val="00885FCE"/>
    <w:rsid w:val="0088671F"/>
    <w:rsid w:val="00886A9F"/>
    <w:rsid w:val="00886C74"/>
    <w:rsid w:val="0088707B"/>
    <w:rsid w:val="00887C0B"/>
    <w:rsid w:val="0089040D"/>
    <w:rsid w:val="0089266C"/>
    <w:rsid w:val="008946D3"/>
    <w:rsid w:val="0089482E"/>
    <w:rsid w:val="0089509F"/>
    <w:rsid w:val="00895BEC"/>
    <w:rsid w:val="0089636A"/>
    <w:rsid w:val="008968B6"/>
    <w:rsid w:val="008A0713"/>
    <w:rsid w:val="008A0AF1"/>
    <w:rsid w:val="008A0F7D"/>
    <w:rsid w:val="008A11E4"/>
    <w:rsid w:val="008A12DA"/>
    <w:rsid w:val="008A3295"/>
    <w:rsid w:val="008A424D"/>
    <w:rsid w:val="008A4667"/>
    <w:rsid w:val="008A4FA1"/>
    <w:rsid w:val="008A78ED"/>
    <w:rsid w:val="008A7C96"/>
    <w:rsid w:val="008B0DFD"/>
    <w:rsid w:val="008B116E"/>
    <w:rsid w:val="008B20C4"/>
    <w:rsid w:val="008B2C25"/>
    <w:rsid w:val="008B30A2"/>
    <w:rsid w:val="008B31B9"/>
    <w:rsid w:val="008B323F"/>
    <w:rsid w:val="008B3418"/>
    <w:rsid w:val="008B35AC"/>
    <w:rsid w:val="008B4FB8"/>
    <w:rsid w:val="008B5A7B"/>
    <w:rsid w:val="008B5AF9"/>
    <w:rsid w:val="008B60DE"/>
    <w:rsid w:val="008B63F9"/>
    <w:rsid w:val="008B65C8"/>
    <w:rsid w:val="008B7829"/>
    <w:rsid w:val="008C1A84"/>
    <w:rsid w:val="008C24FA"/>
    <w:rsid w:val="008C2C12"/>
    <w:rsid w:val="008C3A4A"/>
    <w:rsid w:val="008C5818"/>
    <w:rsid w:val="008C67CB"/>
    <w:rsid w:val="008C7778"/>
    <w:rsid w:val="008D0F5C"/>
    <w:rsid w:val="008D1F5A"/>
    <w:rsid w:val="008D28EF"/>
    <w:rsid w:val="008D2E55"/>
    <w:rsid w:val="008D3ACE"/>
    <w:rsid w:val="008D4585"/>
    <w:rsid w:val="008D4EA9"/>
    <w:rsid w:val="008D560D"/>
    <w:rsid w:val="008D6741"/>
    <w:rsid w:val="008E08C5"/>
    <w:rsid w:val="008E2030"/>
    <w:rsid w:val="008E24B7"/>
    <w:rsid w:val="008E291D"/>
    <w:rsid w:val="008E313F"/>
    <w:rsid w:val="008E3862"/>
    <w:rsid w:val="008E4656"/>
    <w:rsid w:val="008E5B50"/>
    <w:rsid w:val="008E64B4"/>
    <w:rsid w:val="008E674F"/>
    <w:rsid w:val="008E724E"/>
    <w:rsid w:val="008E7AE6"/>
    <w:rsid w:val="008F0763"/>
    <w:rsid w:val="008F1C31"/>
    <w:rsid w:val="008F3644"/>
    <w:rsid w:val="008F392A"/>
    <w:rsid w:val="008F5E9B"/>
    <w:rsid w:val="008F6043"/>
    <w:rsid w:val="008F6FB1"/>
    <w:rsid w:val="008F7F75"/>
    <w:rsid w:val="00900410"/>
    <w:rsid w:val="0090071A"/>
    <w:rsid w:val="009009F8"/>
    <w:rsid w:val="00900E63"/>
    <w:rsid w:val="00901C62"/>
    <w:rsid w:val="00901E19"/>
    <w:rsid w:val="00902721"/>
    <w:rsid w:val="00903381"/>
    <w:rsid w:val="00904C1B"/>
    <w:rsid w:val="00904CB3"/>
    <w:rsid w:val="00906508"/>
    <w:rsid w:val="00906835"/>
    <w:rsid w:val="00906DB6"/>
    <w:rsid w:val="009078F4"/>
    <w:rsid w:val="00910A74"/>
    <w:rsid w:val="0091158D"/>
    <w:rsid w:val="00911FD0"/>
    <w:rsid w:val="009124D7"/>
    <w:rsid w:val="009129D9"/>
    <w:rsid w:val="00913561"/>
    <w:rsid w:val="00913B14"/>
    <w:rsid w:val="00913DD6"/>
    <w:rsid w:val="00914E87"/>
    <w:rsid w:val="0091595C"/>
    <w:rsid w:val="00916359"/>
    <w:rsid w:val="00917BCE"/>
    <w:rsid w:val="00917FB9"/>
    <w:rsid w:val="00920292"/>
    <w:rsid w:val="00920A53"/>
    <w:rsid w:val="00920F5D"/>
    <w:rsid w:val="0092188F"/>
    <w:rsid w:val="009219E1"/>
    <w:rsid w:val="00921C72"/>
    <w:rsid w:val="00921E8B"/>
    <w:rsid w:val="00922C67"/>
    <w:rsid w:val="00923374"/>
    <w:rsid w:val="00923CE1"/>
    <w:rsid w:val="00923EC0"/>
    <w:rsid w:val="00924BA8"/>
    <w:rsid w:val="00924D32"/>
    <w:rsid w:val="00924E41"/>
    <w:rsid w:val="009250F4"/>
    <w:rsid w:val="0092610C"/>
    <w:rsid w:val="009262F7"/>
    <w:rsid w:val="009311C6"/>
    <w:rsid w:val="00931BFD"/>
    <w:rsid w:val="00931E51"/>
    <w:rsid w:val="009347CA"/>
    <w:rsid w:val="009347D3"/>
    <w:rsid w:val="00936029"/>
    <w:rsid w:val="00937CB4"/>
    <w:rsid w:val="00940537"/>
    <w:rsid w:val="00941D76"/>
    <w:rsid w:val="00943883"/>
    <w:rsid w:val="009459CC"/>
    <w:rsid w:val="00946564"/>
    <w:rsid w:val="0094799C"/>
    <w:rsid w:val="009502F9"/>
    <w:rsid w:val="00950A00"/>
    <w:rsid w:val="00950AFD"/>
    <w:rsid w:val="00950D09"/>
    <w:rsid w:val="009516EF"/>
    <w:rsid w:val="009522A6"/>
    <w:rsid w:val="00953A0A"/>
    <w:rsid w:val="0095420D"/>
    <w:rsid w:val="0095450F"/>
    <w:rsid w:val="00954E3E"/>
    <w:rsid w:val="009552BB"/>
    <w:rsid w:val="00956242"/>
    <w:rsid w:val="00956870"/>
    <w:rsid w:val="009573E0"/>
    <w:rsid w:val="009575A3"/>
    <w:rsid w:val="00957B3A"/>
    <w:rsid w:val="00960161"/>
    <w:rsid w:val="00961208"/>
    <w:rsid w:val="00962593"/>
    <w:rsid w:val="009635E6"/>
    <w:rsid w:val="00965F84"/>
    <w:rsid w:val="00967E4C"/>
    <w:rsid w:val="0097010D"/>
    <w:rsid w:val="009709F3"/>
    <w:rsid w:val="0097273C"/>
    <w:rsid w:val="0097360E"/>
    <w:rsid w:val="00974B84"/>
    <w:rsid w:val="00976823"/>
    <w:rsid w:val="00976CA6"/>
    <w:rsid w:val="00977996"/>
    <w:rsid w:val="00980D00"/>
    <w:rsid w:val="00980DE3"/>
    <w:rsid w:val="00981D89"/>
    <w:rsid w:val="00982C5A"/>
    <w:rsid w:val="00983336"/>
    <w:rsid w:val="00983CF4"/>
    <w:rsid w:val="00984358"/>
    <w:rsid w:val="00984AA0"/>
    <w:rsid w:val="0098532C"/>
    <w:rsid w:val="009875B3"/>
    <w:rsid w:val="0098771D"/>
    <w:rsid w:val="00987AEF"/>
    <w:rsid w:val="009915E3"/>
    <w:rsid w:val="0099290E"/>
    <w:rsid w:val="009933AC"/>
    <w:rsid w:val="00994494"/>
    <w:rsid w:val="00996FAC"/>
    <w:rsid w:val="009A0A61"/>
    <w:rsid w:val="009A159A"/>
    <w:rsid w:val="009A18FD"/>
    <w:rsid w:val="009A1979"/>
    <w:rsid w:val="009A286A"/>
    <w:rsid w:val="009A3749"/>
    <w:rsid w:val="009A3801"/>
    <w:rsid w:val="009A3E7E"/>
    <w:rsid w:val="009A3F0B"/>
    <w:rsid w:val="009A41B1"/>
    <w:rsid w:val="009A579C"/>
    <w:rsid w:val="009A6517"/>
    <w:rsid w:val="009A666D"/>
    <w:rsid w:val="009A7D21"/>
    <w:rsid w:val="009B0415"/>
    <w:rsid w:val="009B06E7"/>
    <w:rsid w:val="009B1304"/>
    <w:rsid w:val="009B3093"/>
    <w:rsid w:val="009B30BF"/>
    <w:rsid w:val="009B36E8"/>
    <w:rsid w:val="009B3B98"/>
    <w:rsid w:val="009B41C1"/>
    <w:rsid w:val="009B440D"/>
    <w:rsid w:val="009B4603"/>
    <w:rsid w:val="009B4FB8"/>
    <w:rsid w:val="009B6FBE"/>
    <w:rsid w:val="009B745A"/>
    <w:rsid w:val="009B786E"/>
    <w:rsid w:val="009C0829"/>
    <w:rsid w:val="009C0940"/>
    <w:rsid w:val="009C23BD"/>
    <w:rsid w:val="009C3DDE"/>
    <w:rsid w:val="009C3F67"/>
    <w:rsid w:val="009C4B49"/>
    <w:rsid w:val="009C4BEC"/>
    <w:rsid w:val="009C548F"/>
    <w:rsid w:val="009C6EB6"/>
    <w:rsid w:val="009C773A"/>
    <w:rsid w:val="009D01FB"/>
    <w:rsid w:val="009D072A"/>
    <w:rsid w:val="009D0BAF"/>
    <w:rsid w:val="009D1097"/>
    <w:rsid w:val="009D2493"/>
    <w:rsid w:val="009D3823"/>
    <w:rsid w:val="009D397A"/>
    <w:rsid w:val="009D3E44"/>
    <w:rsid w:val="009D405F"/>
    <w:rsid w:val="009D50BA"/>
    <w:rsid w:val="009D5455"/>
    <w:rsid w:val="009D6D6D"/>
    <w:rsid w:val="009D7896"/>
    <w:rsid w:val="009D7AC0"/>
    <w:rsid w:val="009E0524"/>
    <w:rsid w:val="009E065C"/>
    <w:rsid w:val="009E30FD"/>
    <w:rsid w:val="009E35C2"/>
    <w:rsid w:val="009E3AC3"/>
    <w:rsid w:val="009E5CDC"/>
    <w:rsid w:val="009E7136"/>
    <w:rsid w:val="009E71DC"/>
    <w:rsid w:val="009E7F34"/>
    <w:rsid w:val="009F176D"/>
    <w:rsid w:val="009F32CE"/>
    <w:rsid w:val="009F446A"/>
    <w:rsid w:val="009F495B"/>
    <w:rsid w:val="009F5246"/>
    <w:rsid w:val="009F7DFE"/>
    <w:rsid w:val="00A00309"/>
    <w:rsid w:val="00A012FA"/>
    <w:rsid w:val="00A02062"/>
    <w:rsid w:val="00A03278"/>
    <w:rsid w:val="00A05697"/>
    <w:rsid w:val="00A05A1E"/>
    <w:rsid w:val="00A05A38"/>
    <w:rsid w:val="00A06A78"/>
    <w:rsid w:val="00A06B88"/>
    <w:rsid w:val="00A07089"/>
    <w:rsid w:val="00A1023B"/>
    <w:rsid w:val="00A10B5C"/>
    <w:rsid w:val="00A11E0F"/>
    <w:rsid w:val="00A13109"/>
    <w:rsid w:val="00A15E27"/>
    <w:rsid w:val="00A16143"/>
    <w:rsid w:val="00A16AFB"/>
    <w:rsid w:val="00A16CB4"/>
    <w:rsid w:val="00A17BD6"/>
    <w:rsid w:val="00A2414A"/>
    <w:rsid w:val="00A2419E"/>
    <w:rsid w:val="00A243AF"/>
    <w:rsid w:val="00A24BC1"/>
    <w:rsid w:val="00A267EC"/>
    <w:rsid w:val="00A27459"/>
    <w:rsid w:val="00A27CBC"/>
    <w:rsid w:val="00A304D1"/>
    <w:rsid w:val="00A3183A"/>
    <w:rsid w:val="00A357A6"/>
    <w:rsid w:val="00A36646"/>
    <w:rsid w:val="00A37F0E"/>
    <w:rsid w:val="00A4023C"/>
    <w:rsid w:val="00A42634"/>
    <w:rsid w:val="00A433E5"/>
    <w:rsid w:val="00A43D2F"/>
    <w:rsid w:val="00A44E3E"/>
    <w:rsid w:val="00A44E48"/>
    <w:rsid w:val="00A47152"/>
    <w:rsid w:val="00A4748D"/>
    <w:rsid w:val="00A47975"/>
    <w:rsid w:val="00A5027B"/>
    <w:rsid w:val="00A503E8"/>
    <w:rsid w:val="00A5552E"/>
    <w:rsid w:val="00A55A52"/>
    <w:rsid w:val="00A564AA"/>
    <w:rsid w:val="00A56CC1"/>
    <w:rsid w:val="00A60DAC"/>
    <w:rsid w:val="00A614DB"/>
    <w:rsid w:val="00A633BE"/>
    <w:rsid w:val="00A6465D"/>
    <w:rsid w:val="00A64A87"/>
    <w:rsid w:val="00A64ACC"/>
    <w:rsid w:val="00A64D52"/>
    <w:rsid w:val="00A64E4D"/>
    <w:rsid w:val="00A65152"/>
    <w:rsid w:val="00A651E2"/>
    <w:rsid w:val="00A6532D"/>
    <w:rsid w:val="00A66303"/>
    <w:rsid w:val="00A66BF2"/>
    <w:rsid w:val="00A66C02"/>
    <w:rsid w:val="00A7029C"/>
    <w:rsid w:val="00A70D4F"/>
    <w:rsid w:val="00A71548"/>
    <w:rsid w:val="00A71A19"/>
    <w:rsid w:val="00A7204F"/>
    <w:rsid w:val="00A72472"/>
    <w:rsid w:val="00A728BF"/>
    <w:rsid w:val="00A72900"/>
    <w:rsid w:val="00A74657"/>
    <w:rsid w:val="00A74E00"/>
    <w:rsid w:val="00A75672"/>
    <w:rsid w:val="00A80E4C"/>
    <w:rsid w:val="00A81F44"/>
    <w:rsid w:val="00A82FB7"/>
    <w:rsid w:val="00A83835"/>
    <w:rsid w:val="00A851D9"/>
    <w:rsid w:val="00A85F0A"/>
    <w:rsid w:val="00A90868"/>
    <w:rsid w:val="00A90AB5"/>
    <w:rsid w:val="00A9105B"/>
    <w:rsid w:val="00A927B4"/>
    <w:rsid w:val="00A93057"/>
    <w:rsid w:val="00A934EE"/>
    <w:rsid w:val="00A9363B"/>
    <w:rsid w:val="00A94C68"/>
    <w:rsid w:val="00A96000"/>
    <w:rsid w:val="00AA2084"/>
    <w:rsid w:val="00AA2174"/>
    <w:rsid w:val="00AA29D7"/>
    <w:rsid w:val="00AA467D"/>
    <w:rsid w:val="00AA4766"/>
    <w:rsid w:val="00AA48E1"/>
    <w:rsid w:val="00AA5B0D"/>
    <w:rsid w:val="00AA5D9B"/>
    <w:rsid w:val="00AA5FFC"/>
    <w:rsid w:val="00AA6222"/>
    <w:rsid w:val="00AA6CB5"/>
    <w:rsid w:val="00AA7473"/>
    <w:rsid w:val="00AB052E"/>
    <w:rsid w:val="00AB08BF"/>
    <w:rsid w:val="00AB195B"/>
    <w:rsid w:val="00AB3374"/>
    <w:rsid w:val="00AB408B"/>
    <w:rsid w:val="00AB7B9A"/>
    <w:rsid w:val="00AB7D47"/>
    <w:rsid w:val="00AC2368"/>
    <w:rsid w:val="00AC24AF"/>
    <w:rsid w:val="00AC2B2B"/>
    <w:rsid w:val="00AC3033"/>
    <w:rsid w:val="00AC32F8"/>
    <w:rsid w:val="00AC37BE"/>
    <w:rsid w:val="00AC4A03"/>
    <w:rsid w:val="00AC4C99"/>
    <w:rsid w:val="00AC71F6"/>
    <w:rsid w:val="00AC72CD"/>
    <w:rsid w:val="00AC7648"/>
    <w:rsid w:val="00AD0CE5"/>
    <w:rsid w:val="00AD1FFA"/>
    <w:rsid w:val="00AD229F"/>
    <w:rsid w:val="00AD2751"/>
    <w:rsid w:val="00AD2790"/>
    <w:rsid w:val="00AD28D1"/>
    <w:rsid w:val="00AD3747"/>
    <w:rsid w:val="00AD37FD"/>
    <w:rsid w:val="00AD3EB7"/>
    <w:rsid w:val="00AD55CA"/>
    <w:rsid w:val="00AD66BF"/>
    <w:rsid w:val="00AE0F56"/>
    <w:rsid w:val="00AE23A0"/>
    <w:rsid w:val="00AE2D34"/>
    <w:rsid w:val="00AE4972"/>
    <w:rsid w:val="00AE67EF"/>
    <w:rsid w:val="00AE7DFB"/>
    <w:rsid w:val="00AF02F7"/>
    <w:rsid w:val="00AF089C"/>
    <w:rsid w:val="00AF2CFC"/>
    <w:rsid w:val="00AF33A6"/>
    <w:rsid w:val="00AF3816"/>
    <w:rsid w:val="00AF492B"/>
    <w:rsid w:val="00AF5109"/>
    <w:rsid w:val="00AF532C"/>
    <w:rsid w:val="00AF59E7"/>
    <w:rsid w:val="00AF70D0"/>
    <w:rsid w:val="00AF7F01"/>
    <w:rsid w:val="00B00D10"/>
    <w:rsid w:val="00B02152"/>
    <w:rsid w:val="00B057A8"/>
    <w:rsid w:val="00B10033"/>
    <w:rsid w:val="00B113EC"/>
    <w:rsid w:val="00B119A0"/>
    <w:rsid w:val="00B135B8"/>
    <w:rsid w:val="00B14AFF"/>
    <w:rsid w:val="00B154CA"/>
    <w:rsid w:val="00B154D2"/>
    <w:rsid w:val="00B16585"/>
    <w:rsid w:val="00B165B2"/>
    <w:rsid w:val="00B16742"/>
    <w:rsid w:val="00B17F2B"/>
    <w:rsid w:val="00B210D3"/>
    <w:rsid w:val="00B21F79"/>
    <w:rsid w:val="00B23340"/>
    <w:rsid w:val="00B24DCC"/>
    <w:rsid w:val="00B268A4"/>
    <w:rsid w:val="00B26C47"/>
    <w:rsid w:val="00B26E26"/>
    <w:rsid w:val="00B26EC2"/>
    <w:rsid w:val="00B275F9"/>
    <w:rsid w:val="00B27ECC"/>
    <w:rsid w:val="00B30DD7"/>
    <w:rsid w:val="00B30F6A"/>
    <w:rsid w:val="00B31AE5"/>
    <w:rsid w:val="00B320A9"/>
    <w:rsid w:val="00B3291E"/>
    <w:rsid w:val="00B336F3"/>
    <w:rsid w:val="00B33C33"/>
    <w:rsid w:val="00B33CB6"/>
    <w:rsid w:val="00B33E36"/>
    <w:rsid w:val="00B35551"/>
    <w:rsid w:val="00B35E40"/>
    <w:rsid w:val="00B37165"/>
    <w:rsid w:val="00B40646"/>
    <w:rsid w:val="00B42502"/>
    <w:rsid w:val="00B436A3"/>
    <w:rsid w:val="00B4466E"/>
    <w:rsid w:val="00B44AA9"/>
    <w:rsid w:val="00B461A2"/>
    <w:rsid w:val="00B4686C"/>
    <w:rsid w:val="00B47C1B"/>
    <w:rsid w:val="00B50808"/>
    <w:rsid w:val="00B514A8"/>
    <w:rsid w:val="00B53117"/>
    <w:rsid w:val="00B53E62"/>
    <w:rsid w:val="00B560AD"/>
    <w:rsid w:val="00B575EA"/>
    <w:rsid w:val="00B607DA"/>
    <w:rsid w:val="00B60D02"/>
    <w:rsid w:val="00B62371"/>
    <w:rsid w:val="00B62AE2"/>
    <w:rsid w:val="00B634AD"/>
    <w:rsid w:val="00B634AF"/>
    <w:rsid w:val="00B642A8"/>
    <w:rsid w:val="00B65A46"/>
    <w:rsid w:val="00B65EC2"/>
    <w:rsid w:val="00B67B34"/>
    <w:rsid w:val="00B67E22"/>
    <w:rsid w:val="00B700C0"/>
    <w:rsid w:val="00B702F1"/>
    <w:rsid w:val="00B71906"/>
    <w:rsid w:val="00B71A5C"/>
    <w:rsid w:val="00B71B17"/>
    <w:rsid w:val="00B71D64"/>
    <w:rsid w:val="00B722B4"/>
    <w:rsid w:val="00B7261F"/>
    <w:rsid w:val="00B72B04"/>
    <w:rsid w:val="00B732E4"/>
    <w:rsid w:val="00B73475"/>
    <w:rsid w:val="00B73CF6"/>
    <w:rsid w:val="00B74B75"/>
    <w:rsid w:val="00B74BE7"/>
    <w:rsid w:val="00B7527C"/>
    <w:rsid w:val="00B75303"/>
    <w:rsid w:val="00B75487"/>
    <w:rsid w:val="00B77711"/>
    <w:rsid w:val="00B77AF9"/>
    <w:rsid w:val="00B801B2"/>
    <w:rsid w:val="00B819CA"/>
    <w:rsid w:val="00B81AA6"/>
    <w:rsid w:val="00B83C0E"/>
    <w:rsid w:val="00B8496A"/>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5F25"/>
    <w:rsid w:val="00B96581"/>
    <w:rsid w:val="00B97088"/>
    <w:rsid w:val="00B97B9A"/>
    <w:rsid w:val="00B97EDB"/>
    <w:rsid w:val="00BA1B17"/>
    <w:rsid w:val="00BA1D91"/>
    <w:rsid w:val="00BA1EF5"/>
    <w:rsid w:val="00BA2B06"/>
    <w:rsid w:val="00BA4650"/>
    <w:rsid w:val="00BA4889"/>
    <w:rsid w:val="00BA5FE4"/>
    <w:rsid w:val="00BA6122"/>
    <w:rsid w:val="00BA6AD9"/>
    <w:rsid w:val="00BA78F7"/>
    <w:rsid w:val="00BB1636"/>
    <w:rsid w:val="00BB17E1"/>
    <w:rsid w:val="00BB1C15"/>
    <w:rsid w:val="00BB2528"/>
    <w:rsid w:val="00BB2960"/>
    <w:rsid w:val="00BB2B6D"/>
    <w:rsid w:val="00BB3285"/>
    <w:rsid w:val="00BB3542"/>
    <w:rsid w:val="00BB3B97"/>
    <w:rsid w:val="00BB54EB"/>
    <w:rsid w:val="00BB5F75"/>
    <w:rsid w:val="00BB6EBF"/>
    <w:rsid w:val="00BB7B86"/>
    <w:rsid w:val="00BC0B59"/>
    <w:rsid w:val="00BC0DC2"/>
    <w:rsid w:val="00BC12E2"/>
    <w:rsid w:val="00BC2705"/>
    <w:rsid w:val="00BC3BE9"/>
    <w:rsid w:val="00BC501B"/>
    <w:rsid w:val="00BC508B"/>
    <w:rsid w:val="00BC7264"/>
    <w:rsid w:val="00BC7A3E"/>
    <w:rsid w:val="00BD03ED"/>
    <w:rsid w:val="00BD08B0"/>
    <w:rsid w:val="00BD119E"/>
    <w:rsid w:val="00BD14EF"/>
    <w:rsid w:val="00BD19EA"/>
    <w:rsid w:val="00BD32F8"/>
    <w:rsid w:val="00BD336B"/>
    <w:rsid w:val="00BD3AF7"/>
    <w:rsid w:val="00BD44A3"/>
    <w:rsid w:val="00BD4C90"/>
    <w:rsid w:val="00BD752D"/>
    <w:rsid w:val="00BE060B"/>
    <w:rsid w:val="00BE06A7"/>
    <w:rsid w:val="00BE1130"/>
    <w:rsid w:val="00BE1642"/>
    <w:rsid w:val="00BE18A4"/>
    <w:rsid w:val="00BE196B"/>
    <w:rsid w:val="00BE28DB"/>
    <w:rsid w:val="00BE309F"/>
    <w:rsid w:val="00BE41D9"/>
    <w:rsid w:val="00BE5AA7"/>
    <w:rsid w:val="00BE5E99"/>
    <w:rsid w:val="00BE664B"/>
    <w:rsid w:val="00BE7075"/>
    <w:rsid w:val="00BE7681"/>
    <w:rsid w:val="00BE7733"/>
    <w:rsid w:val="00BF014A"/>
    <w:rsid w:val="00BF24FD"/>
    <w:rsid w:val="00BF2709"/>
    <w:rsid w:val="00BF290D"/>
    <w:rsid w:val="00BF298F"/>
    <w:rsid w:val="00BF4B64"/>
    <w:rsid w:val="00BF59AE"/>
    <w:rsid w:val="00BF5C39"/>
    <w:rsid w:val="00BF7014"/>
    <w:rsid w:val="00BF7BC5"/>
    <w:rsid w:val="00C01478"/>
    <w:rsid w:val="00C0182F"/>
    <w:rsid w:val="00C0375B"/>
    <w:rsid w:val="00C03D04"/>
    <w:rsid w:val="00C0417D"/>
    <w:rsid w:val="00C043E5"/>
    <w:rsid w:val="00C044A7"/>
    <w:rsid w:val="00C05422"/>
    <w:rsid w:val="00C054A4"/>
    <w:rsid w:val="00C06466"/>
    <w:rsid w:val="00C1211A"/>
    <w:rsid w:val="00C12B37"/>
    <w:rsid w:val="00C12F61"/>
    <w:rsid w:val="00C13BD5"/>
    <w:rsid w:val="00C13C92"/>
    <w:rsid w:val="00C1429F"/>
    <w:rsid w:val="00C164EF"/>
    <w:rsid w:val="00C16803"/>
    <w:rsid w:val="00C209FF"/>
    <w:rsid w:val="00C20CE5"/>
    <w:rsid w:val="00C213C0"/>
    <w:rsid w:val="00C21653"/>
    <w:rsid w:val="00C22C05"/>
    <w:rsid w:val="00C22C98"/>
    <w:rsid w:val="00C22FAA"/>
    <w:rsid w:val="00C24008"/>
    <w:rsid w:val="00C248EA"/>
    <w:rsid w:val="00C24DED"/>
    <w:rsid w:val="00C26A4E"/>
    <w:rsid w:val="00C273EF"/>
    <w:rsid w:val="00C2753D"/>
    <w:rsid w:val="00C27D4A"/>
    <w:rsid w:val="00C31B8B"/>
    <w:rsid w:val="00C32025"/>
    <w:rsid w:val="00C34281"/>
    <w:rsid w:val="00C34621"/>
    <w:rsid w:val="00C34D6F"/>
    <w:rsid w:val="00C34E88"/>
    <w:rsid w:val="00C3506C"/>
    <w:rsid w:val="00C35CD2"/>
    <w:rsid w:val="00C36880"/>
    <w:rsid w:val="00C3702D"/>
    <w:rsid w:val="00C3731C"/>
    <w:rsid w:val="00C37AF8"/>
    <w:rsid w:val="00C37C34"/>
    <w:rsid w:val="00C408DE"/>
    <w:rsid w:val="00C41D78"/>
    <w:rsid w:val="00C431FA"/>
    <w:rsid w:val="00C43D55"/>
    <w:rsid w:val="00C44B73"/>
    <w:rsid w:val="00C44EFD"/>
    <w:rsid w:val="00C45124"/>
    <w:rsid w:val="00C45233"/>
    <w:rsid w:val="00C46311"/>
    <w:rsid w:val="00C46A4D"/>
    <w:rsid w:val="00C47C3E"/>
    <w:rsid w:val="00C506CF"/>
    <w:rsid w:val="00C506E9"/>
    <w:rsid w:val="00C51E90"/>
    <w:rsid w:val="00C52249"/>
    <w:rsid w:val="00C54B65"/>
    <w:rsid w:val="00C54C8C"/>
    <w:rsid w:val="00C55026"/>
    <w:rsid w:val="00C55102"/>
    <w:rsid w:val="00C5793E"/>
    <w:rsid w:val="00C60CAD"/>
    <w:rsid w:val="00C623D1"/>
    <w:rsid w:val="00C6268C"/>
    <w:rsid w:val="00C62D0B"/>
    <w:rsid w:val="00C637BF"/>
    <w:rsid w:val="00C637E0"/>
    <w:rsid w:val="00C64BB8"/>
    <w:rsid w:val="00C658EE"/>
    <w:rsid w:val="00C66C31"/>
    <w:rsid w:val="00C704C6"/>
    <w:rsid w:val="00C70ECA"/>
    <w:rsid w:val="00C71B4D"/>
    <w:rsid w:val="00C73D75"/>
    <w:rsid w:val="00C758E9"/>
    <w:rsid w:val="00C7596C"/>
    <w:rsid w:val="00C75AF8"/>
    <w:rsid w:val="00C771E9"/>
    <w:rsid w:val="00C77981"/>
    <w:rsid w:val="00C800D4"/>
    <w:rsid w:val="00C817AD"/>
    <w:rsid w:val="00C818C8"/>
    <w:rsid w:val="00C81C0B"/>
    <w:rsid w:val="00C81FF9"/>
    <w:rsid w:val="00C83E60"/>
    <w:rsid w:val="00C842CE"/>
    <w:rsid w:val="00C85CAA"/>
    <w:rsid w:val="00C87546"/>
    <w:rsid w:val="00C9001F"/>
    <w:rsid w:val="00C90A2B"/>
    <w:rsid w:val="00C9270C"/>
    <w:rsid w:val="00C93EF0"/>
    <w:rsid w:val="00C94C4C"/>
    <w:rsid w:val="00C95200"/>
    <w:rsid w:val="00C96BE5"/>
    <w:rsid w:val="00C975EA"/>
    <w:rsid w:val="00C976DF"/>
    <w:rsid w:val="00CA049C"/>
    <w:rsid w:val="00CA060D"/>
    <w:rsid w:val="00CA08AC"/>
    <w:rsid w:val="00CA093C"/>
    <w:rsid w:val="00CA1EBE"/>
    <w:rsid w:val="00CA3462"/>
    <w:rsid w:val="00CA4815"/>
    <w:rsid w:val="00CA528C"/>
    <w:rsid w:val="00CA5812"/>
    <w:rsid w:val="00CA5B63"/>
    <w:rsid w:val="00CA7EBB"/>
    <w:rsid w:val="00CB0478"/>
    <w:rsid w:val="00CB43FB"/>
    <w:rsid w:val="00CB464A"/>
    <w:rsid w:val="00CB4E7A"/>
    <w:rsid w:val="00CB610A"/>
    <w:rsid w:val="00CB74D5"/>
    <w:rsid w:val="00CC0E2B"/>
    <w:rsid w:val="00CC1491"/>
    <w:rsid w:val="00CC319A"/>
    <w:rsid w:val="00CC43A2"/>
    <w:rsid w:val="00CC516C"/>
    <w:rsid w:val="00CC5855"/>
    <w:rsid w:val="00CC5F1D"/>
    <w:rsid w:val="00CC6512"/>
    <w:rsid w:val="00CC70DA"/>
    <w:rsid w:val="00CC7402"/>
    <w:rsid w:val="00CD077E"/>
    <w:rsid w:val="00CD0902"/>
    <w:rsid w:val="00CD2032"/>
    <w:rsid w:val="00CD293D"/>
    <w:rsid w:val="00CD3984"/>
    <w:rsid w:val="00CD3F00"/>
    <w:rsid w:val="00CD61AD"/>
    <w:rsid w:val="00CD64A2"/>
    <w:rsid w:val="00CD7071"/>
    <w:rsid w:val="00CE065A"/>
    <w:rsid w:val="00CE3709"/>
    <w:rsid w:val="00CE3B4F"/>
    <w:rsid w:val="00CE3E93"/>
    <w:rsid w:val="00CE437D"/>
    <w:rsid w:val="00CE4C60"/>
    <w:rsid w:val="00CE50BF"/>
    <w:rsid w:val="00CE603B"/>
    <w:rsid w:val="00CE6EC8"/>
    <w:rsid w:val="00CF0C06"/>
    <w:rsid w:val="00CF2957"/>
    <w:rsid w:val="00CF3312"/>
    <w:rsid w:val="00CF3333"/>
    <w:rsid w:val="00CF61AE"/>
    <w:rsid w:val="00CF7298"/>
    <w:rsid w:val="00CF77E3"/>
    <w:rsid w:val="00D00916"/>
    <w:rsid w:val="00D01602"/>
    <w:rsid w:val="00D0255B"/>
    <w:rsid w:val="00D02716"/>
    <w:rsid w:val="00D02EA2"/>
    <w:rsid w:val="00D03C14"/>
    <w:rsid w:val="00D03D40"/>
    <w:rsid w:val="00D03E6F"/>
    <w:rsid w:val="00D04607"/>
    <w:rsid w:val="00D0471A"/>
    <w:rsid w:val="00D072F4"/>
    <w:rsid w:val="00D07BD3"/>
    <w:rsid w:val="00D1001D"/>
    <w:rsid w:val="00D10BB5"/>
    <w:rsid w:val="00D10BED"/>
    <w:rsid w:val="00D10D26"/>
    <w:rsid w:val="00D114DD"/>
    <w:rsid w:val="00D115DD"/>
    <w:rsid w:val="00D11E46"/>
    <w:rsid w:val="00D13A0E"/>
    <w:rsid w:val="00D1580A"/>
    <w:rsid w:val="00D15F03"/>
    <w:rsid w:val="00D16267"/>
    <w:rsid w:val="00D16636"/>
    <w:rsid w:val="00D167EB"/>
    <w:rsid w:val="00D16FC3"/>
    <w:rsid w:val="00D176B9"/>
    <w:rsid w:val="00D1791D"/>
    <w:rsid w:val="00D17F62"/>
    <w:rsid w:val="00D2074D"/>
    <w:rsid w:val="00D20A4A"/>
    <w:rsid w:val="00D229B6"/>
    <w:rsid w:val="00D22E69"/>
    <w:rsid w:val="00D257A3"/>
    <w:rsid w:val="00D26A8F"/>
    <w:rsid w:val="00D2714D"/>
    <w:rsid w:val="00D27E7D"/>
    <w:rsid w:val="00D30FD2"/>
    <w:rsid w:val="00D35DE7"/>
    <w:rsid w:val="00D370B8"/>
    <w:rsid w:val="00D378BE"/>
    <w:rsid w:val="00D41101"/>
    <w:rsid w:val="00D4126B"/>
    <w:rsid w:val="00D41BBB"/>
    <w:rsid w:val="00D42790"/>
    <w:rsid w:val="00D43307"/>
    <w:rsid w:val="00D43C61"/>
    <w:rsid w:val="00D4410B"/>
    <w:rsid w:val="00D44DB3"/>
    <w:rsid w:val="00D47D31"/>
    <w:rsid w:val="00D47E68"/>
    <w:rsid w:val="00D505F4"/>
    <w:rsid w:val="00D509DA"/>
    <w:rsid w:val="00D50C73"/>
    <w:rsid w:val="00D51583"/>
    <w:rsid w:val="00D53878"/>
    <w:rsid w:val="00D539F1"/>
    <w:rsid w:val="00D53DDF"/>
    <w:rsid w:val="00D547DB"/>
    <w:rsid w:val="00D55B48"/>
    <w:rsid w:val="00D5789F"/>
    <w:rsid w:val="00D6050F"/>
    <w:rsid w:val="00D6097C"/>
    <w:rsid w:val="00D6480A"/>
    <w:rsid w:val="00D64B3A"/>
    <w:rsid w:val="00D6536D"/>
    <w:rsid w:val="00D65CC0"/>
    <w:rsid w:val="00D6615F"/>
    <w:rsid w:val="00D701D3"/>
    <w:rsid w:val="00D70449"/>
    <w:rsid w:val="00D71226"/>
    <w:rsid w:val="00D72145"/>
    <w:rsid w:val="00D72CCC"/>
    <w:rsid w:val="00D72D73"/>
    <w:rsid w:val="00D7316E"/>
    <w:rsid w:val="00D73AFF"/>
    <w:rsid w:val="00D74781"/>
    <w:rsid w:val="00D74D28"/>
    <w:rsid w:val="00D753BA"/>
    <w:rsid w:val="00D831EA"/>
    <w:rsid w:val="00D834A6"/>
    <w:rsid w:val="00D868F6"/>
    <w:rsid w:val="00D87B94"/>
    <w:rsid w:val="00D908B9"/>
    <w:rsid w:val="00D90902"/>
    <w:rsid w:val="00D92103"/>
    <w:rsid w:val="00D93A28"/>
    <w:rsid w:val="00D945E2"/>
    <w:rsid w:val="00D9486A"/>
    <w:rsid w:val="00D94AF8"/>
    <w:rsid w:val="00D95725"/>
    <w:rsid w:val="00D95A2D"/>
    <w:rsid w:val="00D95EF7"/>
    <w:rsid w:val="00D976A4"/>
    <w:rsid w:val="00D97BB3"/>
    <w:rsid w:val="00DA1B27"/>
    <w:rsid w:val="00DA3394"/>
    <w:rsid w:val="00DA37EA"/>
    <w:rsid w:val="00DA60E6"/>
    <w:rsid w:val="00DA6562"/>
    <w:rsid w:val="00DA723A"/>
    <w:rsid w:val="00DA7B0F"/>
    <w:rsid w:val="00DA7C6B"/>
    <w:rsid w:val="00DB200C"/>
    <w:rsid w:val="00DB2B30"/>
    <w:rsid w:val="00DB31F8"/>
    <w:rsid w:val="00DB3E60"/>
    <w:rsid w:val="00DB4746"/>
    <w:rsid w:val="00DB50FE"/>
    <w:rsid w:val="00DB59C3"/>
    <w:rsid w:val="00DB5B89"/>
    <w:rsid w:val="00DB6C04"/>
    <w:rsid w:val="00DB7B12"/>
    <w:rsid w:val="00DB7EAE"/>
    <w:rsid w:val="00DC000C"/>
    <w:rsid w:val="00DC031A"/>
    <w:rsid w:val="00DC08A8"/>
    <w:rsid w:val="00DC14FC"/>
    <w:rsid w:val="00DC2A9C"/>
    <w:rsid w:val="00DC2DB7"/>
    <w:rsid w:val="00DC3420"/>
    <w:rsid w:val="00DC3DD5"/>
    <w:rsid w:val="00DC45BC"/>
    <w:rsid w:val="00DC576C"/>
    <w:rsid w:val="00DC7C3F"/>
    <w:rsid w:val="00DC7D32"/>
    <w:rsid w:val="00DD0556"/>
    <w:rsid w:val="00DD09C5"/>
    <w:rsid w:val="00DD13C5"/>
    <w:rsid w:val="00DD14C2"/>
    <w:rsid w:val="00DD1B70"/>
    <w:rsid w:val="00DD1D41"/>
    <w:rsid w:val="00DD20F8"/>
    <w:rsid w:val="00DD31C4"/>
    <w:rsid w:val="00DD35D9"/>
    <w:rsid w:val="00DD45DE"/>
    <w:rsid w:val="00DD6714"/>
    <w:rsid w:val="00DE1577"/>
    <w:rsid w:val="00DE1751"/>
    <w:rsid w:val="00DE2032"/>
    <w:rsid w:val="00DE301C"/>
    <w:rsid w:val="00DE41E3"/>
    <w:rsid w:val="00DE46BE"/>
    <w:rsid w:val="00DE5FAB"/>
    <w:rsid w:val="00DE62C3"/>
    <w:rsid w:val="00DE709F"/>
    <w:rsid w:val="00DE7AC8"/>
    <w:rsid w:val="00DF041D"/>
    <w:rsid w:val="00DF2D99"/>
    <w:rsid w:val="00DF3B3C"/>
    <w:rsid w:val="00DF3F86"/>
    <w:rsid w:val="00DF7D78"/>
    <w:rsid w:val="00E00640"/>
    <w:rsid w:val="00E01505"/>
    <w:rsid w:val="00E019D4"/>
    <w:rsid w:val="00E01E8C"/>
    <w:rsid w:val="00E02007"/>
    <w:rsid w:val="00E022BA"/>
    <w:rsid w:val="00E0298A"/>
    <w:rsid w:val="00E02C9C"/>
    <w:rsid w:val="00E03051"/>
    <w:rsid w:val="00E03058"/>
    <w:rsid w:val="00E05988"/>
    <w:rsid w:val="00E077B6"/>
    <w:rsid w:val="00E10769"/>
    <w:rsid w:val="00E10C7B"/>
    <w:rsid w:val="00E114F4"/>
    <w:rsid w:val="00E11A3C"/>
    <w:rsid w:val="00E1212A"/>
    <w:rsid w:val="00E1248D"/>
    <w:rsid w:val="00E124F0"/>
    <w:rsid w:val="00E124FA"/>
    <w:rsid w:val="00E12901"/>
    <w:rsid w:val="00E1310F"/>
    <w:rsid w:val="00E1325F"/>
    <w:rsid w:val="00E13B5A"/>
    <w:rsid w:val="00E1595E"/>
    <w:rsid w:val="00E15C52"/>
    <w:rsid w:val="00E15E79"/>
    <w:rsid w:val="00E16D53"/>
    <w:rsid w:val="00E21C5C"/>
    <w:rsid w:val="00E22AC6"/>
    <w:rsid w:val="00E23F6C"/>
    <w:rsid w:val="00E251A7"/>
    <w:rsid w:val="00E2719C"/>
    <w:rsid w:val="00E30DA5"/>
    <w:rsid w:val="00E3164D"/>
    <w:rsid w:val="00E3176C"/>
    <w:rsid w:val="00E32443"/>
    <w:rsid w:val="00E3341C"/>
    <w:rsid w:val="00E33974"/>
    <w:rsid w:val="00E33BDF"/>
    <w:rsid w:val="00E34E4D"/>
    <w:rsid w:val="00E358AF"/>
    <w:rsid w:val="00E35CB1"/>
    <w:rsid w:val="00E41397"/>
    <w:rsid w:val="00E4146E"/>
    <w:rsid w:val="00E420B4"/>
    <w:rsid w:val="00E4245B"/>
    <w:rsid w:val="00E424E0"/>
    <w:rsid w:val="00E42F6C"/>
    <w:rsid w:val="00E4363A"/>
    <w:rsid w:val="00E43953"/>
    <w:rsid w:val="00E44984"/>
    <w:rsid w:val="00E46920"/>
    <w:rsid w:val="00E47001"/>
    <w:rsid w:val="00E50399"/>
    <w:rsid w:val="00E50C42"/>
    <w:rsid w:val="00E5115B"/>
    <w:rsid w:val="00E5147E"/>
    <w:rsid w:val="00E52380"/>
    <w:rsid w:val="00E528E3"/>
    <w:rsid w:val="00E54B76"/>
    <w:rsid w:val="00E56F8F"/>
    <w:rsid w:val="00E5760B"/>
    <w:rsid w:val="00E5786A"/>
    <w:rsid w:val="00E57ACD"/>
    <w:rsid w:val="00E57F2C"/>
    <w:rsid w:val="00E610EB"/>
    <w:rsid w:val="00E61652"/>
    <w:rsid w:val="00E66234"/>
    <w:rsid w:val="00E67327"/>
    <w:rsid w:val="00E6747A"/>
    <w:rsid w:val="00E6764E"/>
    <w:rsid w:val="00E700AA"/>
    <w:rsid w:val="00E7055D"/>
    <w:rsid w:val="00E71587"/>
    <w:rsid w:val="00E71DF5"/>
    <w:rsid w:val="00E729BA"/>
    <w:rsid w:val="00E74812"/>
    <w:rsid w:val="00E7673B"/>
    <w:rsid w:val="00E771C2"/>
    <w:rsid w:val="00E772FC"/>
    <w:rsid w:val="00E8048C"/>
    <w:rsid w:val="00E813A8"/>
    <w:rsid w:val="00E81731"/>
    <w:rsid w:val="00E81FB4"/>
    <w:rsid w:val="00E823EA"/>
    <w:rsid w:val="00E84B87"/>
    <w:rsid w:val="00E84C0D"/>
    <w:rsid w:val="00E8573B"/>
    <w:rsid w:val="00E86ACD"/>
    <w:rsid w:val="00E86F91"/>
    <w:rsid w:val="00E87017"/>
    <w:rsid w:val="00E90818"/>
    <w:rsid w:val="00E90A69"/>
    <w:rsid w:val="00E91404"/>
    <w:rsid w:val="00E91760"/>
    <w:rsid w:val="00E91CAA"/>
    <w:rsid w:val="00E926C6"/>
    <w:rsid w:val="00E934BE"/>
    <w:rsid w:val="00E9411E"/>
    <w:rsid w:val="00E9537F"/>
    <w:rsid w:val="00E956FD"/>
    <w:rsid w:val="00E95B17"/>
    <w:rsid w:val="00E95E56"/>
    <w:rsid w:val="00E9661B"/>
    <w:rsid w:val="00EA029A"/>
    <w:rsid w:val="00EA0689"/>
    <w:rsid w:val="00EA0CCE"/>
    <w:rsid w:val="00EA0D87"/>
    <w:rsid w:val="00EA23D5"/>
    <w:rsid w:val="00EA3232"/>
    <w:rsid w:val="00EA3419"/>
    <w:rsid w:val="00EA37F7"/>
    <w:rsid w:val="00EA59BA"/>
    <w:rsid w:val="00EA609E"/>
    <w:rsid w:val="00EB163C"/>
    <w:rsid w:val="00EB25CA"/>
    <w:rsid w:val="00EB46CC"/>
    <w:rsid w:val="00EB47F5"/>
    <w:rsid w:val="00EB4F85"/>
    <w:rsid w:val="00EB5433"/>
    <w:rsid w:val="00EB58BF"/>
    <w:rsid w:val="00EB6D47"/>
    <w:rsid w:val="00EC1B47"/>
    <w:rsid w:val="00EC1E8A"/>
    <w:rsid w:val="00EC2449"/>
    <w:rsid w:val="00EC248E"/>
    <w:rsid w:val="00EC2A04"/>
    <w:rsid w:val="00EC337C"/>
    <w:rsid w:val="00EC4832"/>
    <w:rsid w:val="00EC5117"/>
    <w:rsid w:val="00EC52FB"/>
    <w:rsid w:val="00EC6315"/>
    <w:rsid w:val="00EC6575"/>
    <w:rsid w:val="00EC68DD"/>
    <w:rsid w:val="00EC7BE7"/>
    <w:rsid w:val="00ED0276"/>
    <w:rsid w:val="00ED08CF"/>
    <w:rsid w:val="00ED0E95"/>
    <w:rsid w:val="00ED27B4"/>
    <w:rsid w:val="00ED31CF"/>
    <w:rsid w:val="00ED37F1"/>
    <w:rsid w:val="00ED39D2"/>
    <w:rsid w:val="00ED415D"/>
    <w:rsid w:val="00ED5D4D"/>
    <w:rsid w:val="00ED6701"/>
    <w:rsid w:val="00ED6867"/>
    <w:rsid w:val="00EE0CA1"/>
    <w:rsid w:val="00EE0E00"/>
    <w:rsid w:val="00EE16BC"/>
    <w:rsid w:val="00EE1B2E"/>
    <w:rsid w:val="00EE2F68"/>
    <w:rsid w:val="00EE3E91"/>
    <w:rsid w:val="00EE4C1D"/>
    <w:rsid w:val="00EE4C37"/>
    <w:rsid w:val="00EE4C70"/>
    <w:rsid w:val="00EE62CB"/>
    <w:rsid w:val="00EE7722"/>
    <w:rsid w:val="00EE79A6"/>
    <w:rsid w:val="00EF1D16"/>
    <w:rsid w:val="00EF2DFA"/>
    <w:rsid w:val="00EF3669"/>
    <w:rsid w:val="00EF3B77"/>
    <w:rsid w:val="00EF418F"/>
    <w:rsid w:val="00EF487A"/>
    <w:rsid w:val="00EF5B0A"/>
    <w:rsid w:val="00EF79B7"/>
    <w:rsid w:val="00EF79BD"/>
    <w:rsid w:val="00EF7FB8"/>
    <w:rsid w:val="00F02DEE"/>
    <w:rsid w:val="00F059E6"/>
    <w:rsid w:val="00F0612A"/>
    <w:rsid w:val="00F06C30"/>
    <w:rsid w:val="00F105BF"/>
    <w:rsid w:val="00F11E9D"/>
    <w:rsid w:val="00F1336F"/>
    <w:rsid w:val="00F148CE"/>
    <w:rsid w:val="00F14A64"/>
    <w:rsid w:val="00F151DA"/>
    <w:rsid w:val="00F17435"/>
    <w:rsid w:val="00F176C6"/>
    <w:rsid w:val="00F20594"/>
    <w:rsid w:val="00F20B2F"/>
    <w:rsid w:val="00F220F8"/>
    <w:rsid w:val="00F226D9"/>
    <w:rsid w:val="00F22D71"/>
    <w:rsid w:val="00F23A0B"/>
    <w:rsid w:val="00F258CA"/>
    <w:rsid w:val="00F26FC3"/>
    <w:rsid w:val="00F271EC"/>
    <w:rsid w:val="00F2739C"/>
    <w:rsid w:val="00F276D7"/>
    <w:rsid w:val="00F32285"/>
    <w:rsid w:val="00F35ED0"/>
    <w:rsid w:val="00F36B2B"/>
    <w:rsid w:val="00F379E7"/>
    <w:rsid w:val="00F42318"/>
    <w:rsid w:val="00F43449"/>
    <w:rsid w:val="00F444CF"/>
    <w:rsid w:val="00F452E3"/>
    <w:rsid w:val="00F45BCE"/>
    <w:rsid w:val="00F461F5"/>
    <w:rsid w:val="00F46D91"/>
    <w:rsid w:val="00F47AB8"/>
    <w:rsid w:val="00F47C00"/>
    <w:rsid w:val="00F501E5"/>
    <w:rsid w:val="00F5042F"/>
    <w:rsid w:val="00F50DD1"/>
    <w:rsid w:val="00F529E9"/>
    <w:rsid w:val="00F53161"/>
    <w:rsid w:val="00F53256"/>
    <w:rsid w:val="00F54FC0"/>
    <w:rsid w:val="00F5587D"/>
    <w:rsid w:val="00F56119"/>
    <w:rsid w:val="00F57753"/>
    <w:rsid w:val="00F57C3E"/>
    <w:rsid w:val="00F57EA1"/>
    <w:rsid w:val="00F60F97"/>
    <w:rsid w:val="00F62498"/>
    <w:rsid w:val="00F64086"/>
    <w:rsid w:val="00F65A52"/>
    <w:rsid w:val="00F66A62"/>
    <w:rsid w:val="00F671ED"/>
    <w:rsid w:val="00F70AE1"/>
    <w:rsid w:val="00F71EB0"/>
    <w:rsid w:val="00F71FBF"/>
    <w:rsid w:val="00F72EE1"/>
    <w:rsid w:val="00F74E34"/>
    <w:rsid w:val="00F76C83"/>
    <w:rsid w:val="00F77699"/>
    <w:rsid w:val="00F77777"/>
    <w:rsid w:val="00F77A91"/>
    <w:rsid w:val="00F80E5D"/>
    <w:rsid w:val="00F81F36"/>
    <w:rsid w:val="00F82ED7"/>
    <w:rsid w:val="00F86192"/>
    <w:rsid w:val="00F86B43"/>
    <w:rsid w:val="00F870DA"/>
    <w:rsid w:val="00F87633"/>
    <w:rsid w:val="00F876ED"/>
    <w:rsid w:val="00F87F50"/>
    <w:rsid w:val="00F904D2"/>
    <w:rsid w:val="00F90A16"/>
    <w:rsid w:val="00F911BA"/>
    <w:rsid w:val="00F91B28"/>
    <w:rsid w:val="00F921BE"/>
    <w:rsid w:val="00F92BE0"/>
    <w:rsid w:val="00F9371E"/>
    <w:rsid w:val="00F93963"/>
    <w:rsid w:val="00F93A40"/>
    <w:rsid w:val="00F94C95"/>
    <w:rsid w:val="00F94E13"/>
    <w:rsid w:val="00F963F8"/>
    <w:rsid w:val="00F96915"/>
    <w:rsid w:val="00F96EBF"/>
    <w:rsid w:val="00FA0C05"/>
    <w:rsid w:val="00FA3119"/>
    <w:rsid w:val="00FA48C6"/>
    <w:rsid w:val="00FA4F5B"/>
    <w:rsid w:val="00FA5210"/>
    <w:rsid w:val="00FA57B6"/>
    <w:rsid w:val="00FA7F3D"/>
    <w:rsid w:val="00FB01EB"/>
    <w:rsid w:val="00FB0206"/>
    <w:rsid w:val="00FB0D22"/>
    <w:rsid w:val="00FB2469"/>
    <w:rsid w:val="00FB3139"/>
    <w:rsid w:val="00FB3F85"/>
    <w:rsid w:val="00FB3FFE"/>
    <w:rsid w:val="00FB4DE9"/>
    <w:rsid w:val="00FB764F"/>
    <w:rsid w:val="00FC1637"/>
    <w:rsid w:val="00FC17A3"/>
    <w:rsid w:val="00FC232E"/>
    <w:rsid w:val="00FC2E92"/>
    <w:rsid w:val="00FC3F98"/>
    <w:rsid w:val="00FC4066"/>
    <w:rsid w:val="00FC47EA"/>
    <w:rsid w:val="00FC64EF"/>
    <w:rsid w:val="00FC723D"/>
    <w:rsid w:val="00FD12F3"/>
    <w:rsid w:val="00FD440C"/>
    <w:rsid w:val="00FD4D2C"/>
    <w:rsid w:val="00FD524B"/>
    <w:rsid w:val="00FD5255"/>
    <w:rsid w:val="00FD5AEE"/>
    <w:rsid w:val="00FD715A"/>
    <w:rsid w:val="00FE1720"/>
    <w:rsid w:val="00FE20ED"/>
    <w:rsid w:val="00FE3FA6"/>
    <w:rsid w:val="00FE4288"/>
    <w:rsid w:val="00FE4D5A"/>
    <w:rsid w:val="00FE4F6F"/>
    <w:rsid w:val="00FE706C"/>
    <w:rsid w:val="00FE7F37"/>
    <w:rsid w:val="00FF0498"/>
    <w:rsid w:val="00FF1122"/>
    <w:rsid w:val="00FF2005"/>
    <w:rsid w:val="00FF2F8F"/>
    <w:rsid w:val="00FF3202"/>
    <w:rsid w:val="00FF41C7"/>
    <w:rsid w:val="00FF4A32"/>
    <w:rsid w:val="00FF4FC9"/>
    <w:rsid w:val="00FF5547"/>
    <w:rsid w:val="00FF5CCD"/>
    <w:rsid w:val="00FF6188"/>
    <w:rsid w:val="00FF674A"/>
    <w:rsid w:val="047CE020"/>
    <w:rsid w:val="0523EECE"/>
    <w:rsid w:val="20AC8FE0"/>
    <w:rsid w:val="3E683205"/>
    <w:rsid w:val="48D60881"/>
    <w:rsid w:val="4F212D79"/>
    <w:rsid w:val="5625510A"/>
    <w:rsid w:val="707BB1B3"/>
    <w:rsid w:val="73C53710"/>
    <w:rsid w:val="74F9E9EF"/>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BE5B004E-9D84-4F55-A160-2246DAD10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 w:type="character" w:styleId="Ulstomtale">
    <w:name w:val="Unresolved Mention"/>
    <w:basedOn w:val="Standardskrifttypeiafsnit"/>
    <w:uiPriority w:val="99"/>
    <w:semiHidden/>
    <w:unhideWhenUsed/>
    <w:rsid w:val="005C6E63"/>
    <w:rPr>
      <w:color w:val="605E5C"/>
      <w:shd w:val="clear" w:color="auto" w:fill="E1DFDD"/>
    </w:rPr>
  </w:style>
  <w:style w:type="paragraph" w:styleId="Billedtekst">
    <w:name w:val="caption"/>
    <w:basedOn w:val="Normal"/>
    <w:next w:val="Normal"/>
    <w:uiPriority w:val="35"/>
    <w:unhideWhenUsed/>
    <w:qFormat/>
    <w:rsid w:val="005C6E6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image" Target="media/image29.jpeg"/><Relationship Id="rId3" Type="http://schemas.openxmlformats.org/officeDocument/2006/relationships/image" Target="media/image16.jpeg"/><Relationship Id="rId7" Type="http://schemas.openxmlformats.org/officeDocument/2006/relationships/hyperlink" Target="https://codepen.io/mrspok407/pen/bwLwvL" TargetMode="External"/><Relationship Id="rId12" Type="http://schemas.openxmlformats.org/officeDocument/2006/relationships/image" Target="media/image33.png"/><Relationship Id="rId2" Type="http://schemas.openxmlformats.org/officeDocument/2006/relationships/hyperlink" Target="https://www.dst.dk/ext/53425109559/0/serviceit/Liste-med-besoegstal-for-statslige-og-statsanerkendte-museer-(2022)--xlsx" TargetMode="External"/><Relationship Id="rId1" Type="http://schemas.openxmlformats.org/officeDocument/2006/relationships/hyperlink" Target="https://www.dst.dk/da/Statistik/emner/kultur-og-fritid/museer-og-zoologiske-haver/museer" TargetMode="External"/><Relationship Id="rId6" Type="http://schemas.openxmlformats.org/officeDocument/2006/relationships/hyperlink" Target="https://codepen.io/aryancodeworm/pen/rNKqgpY" TargetMode="External"/><Relationship Id="rId11" Type="http://schemas.openxmlformats.org/officeDocument/2006/relationships/image" Target="media/image32.png"/><Relationship Id="rId5" Type="http://schemas.openxmlformats.org/officeDocument/2006/relationships/image" Target="media/image28.png"/><Relationship Id="rId10" Type="http://schemas.openxmlformats.org/officeDocument/2006/relationships/image" Target="media/image31.jpeg"/><Relationship Id="rId4" Type="http://schemas.openxmlformats.org/officeDocument/2006/relationships/image" Target="media/image17.png"/><Relationship Id="rId9" Type="http://schemas.openxmlformats.org/officeDocument/2006/relationships/image" Target="media/image30.jpeg"/></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fontTable" Target="fontTable.xml"/><Relationship Id="rId21" Type="http://schemas.openxmlformats.org/officeDocument/2006/relationships/image" Target="media/image10.jpeg"/><Relationship Id="rId34"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image" Target="media/image23.png"/><Relationship Id="rId37" Type="http://schemas.openxmlformats.org/officeDocument/2006/relationships/image" Target="media/image3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9.png"/><Relationship Id="rId36" Type="http://schemas.openxmlformats.org/officeDocument/2006/relationships/image" Target="media/image27.jpeg"/><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22.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4.png"/><Relationship Id="rId38"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38</Pages>
  <Words>7209</Words>
  <Characters>43976</Characters>
  <Application>Microsoft Office Word</Application>
  <DocSecurity>0</DocSecurity>
  <Lines>366</Lines>
  <Paragraphs>102</Paragraphs>
  <ScaleCrop>false</ScaleCrop>
  <Company/>
  <LinksUpToDate>false</LinksUpToDate>
  <CharactersWithSpaces>51083</CharactersWithSpaces>
  <SharedDoc>false</SharedDoc>
  <HLinks>
    <vt:vector size="210" baseType="variant">
      <vt:variant>
        <vt:i4>1835070</vt:i4>
      </vt:variant>
      <vt:variant>
        <vt:i4>170</vt:i4>
      </vt:variant>
      <vt:variant>
        <vt:i4>0</vt:i4>
      </vt:variant>
      <vt:variant>
        <vt:i4>5</vt:i4>
      </vt:variant>
      <vt:variant>
        <vt:lpwstr/>
      </vt:variant>
      <vt:variant>
        <vt:lpwstr>_Toc978679834</vt:lpwstr>
      </vt:variant>
      <vt:variant>
        <vt:i4>2555915</vt:i4>
      </vt:variant>
      <vt:variant>
        <vt:i4>164</vt:i4>
      </vt:variant>
      <vt:variant>
        <vt:i4>0</vt:i4>
      </vt:variant>
      <vt:variant>
        <vt:i4>5</vt:i4>
      </vt:variant>
      <vt:variant>
        <vt:lpwstr/>
      </vt:variant>
      <vt:variant>
        <vt:lpwstr>_Toc1762942372</vt:lpwstr>
      </vt:variant>
      <vt:variant>
        <vt:i4>1114171</vt:i4>
      </vt:variant>
      <vt:variant>
        <vt:i4>158</vt:i4>
      </vt:variant>
      <vt:variant>
        <vt:i4>0</vt:i4>
      </vt:variant>
      <vt:variant>
        <vt:i4>5</vt:i4>
      </vt:variant>
      <vt:variant>
        <vt:lpwstr/>
      </vt:variant>
      <vt:variant>
        <vt:lpwstr>_Toc845236560</vt:lpwstr>
      </vt:variant>
      <vt:variant>
        <vt:i4>2097159</vt:i4>
      </vt:variant>
      <vt:variant>
        <vt:i4>152</vt:i4>
      </vt:variant>
      <vt:variant>
        <vt:i4>0</vt:i4>
      </vt:variant>
      <vt:variant>
        <vt:i4>5</vt:i4>
      </vt:variant>
      <vt:variant>
        <vt:lpwstr/>
      </vt:variant>
      <vt:variant>
        <vt:lpwstr>_Toc2007105818</vt:lpwstr>
      </vt:variant>
      <vt:variant>
        <vt:i4>1507376</vt:i4>
      </vt:variant>
      <vt:variant>
        <vt:i4>146</vt:i4>
      </vt:variant>
      <vt:variant>
        <vt:i4>0</vt:i4>
      </vt:variant>
      <vt:variant>
        <vt:i4>5</vt:i4>
      </vt:variant>
      <vt:variant>
        <vt:lpwstr/>
      </vt:variant>
      <vt:variant>
        <vt:lpwstr>_Toc586838083</vt:lpwstr>
      </vt:variant>
      <vt:variant>
        <vt:i4>1179711</vt:i4>
      </vt:variant>
      <vt:variant>
        <vt:i4>140</vt:i4>
      </vt:variant>
      <vt:variant>
        <vt:i4>0</vt:i4>
      </vt:variant>
      <vt:variant>
        <vt:i4>5</vt:i4>
      </vt:variant>
      <vt:variant>
        <vt:lpwstr/>
      </vt:variant>
      <vt:variant>
        <vt:lpwstr>_Toc815743601</vt:lpwstr>
      </vt:variant>
      <vt:variant>
        <vt:i4>1310774</vt:i4>
      </vt:variant>
      <vt:variant>
        <vt:i4>134</vt:i4>
      </vt:variant>
      <vt:variant>
        <vt:i4>0</vt:i4>
      </vt:variant>
      <vt:variant>
        <vt:i4>5</vt:i4>
      </vt:variant>
      <vt:variant>
        <vt:lpwstr/>
      </vt:variant>
      <vt:variant>
        <vt:lpwstr>_Toc265513037</vt:lpwstr>
      </vt:variant>
      <vt:variant>
        <vt:i4>2359310</vt:i4>
      </vt:variant>
      <vt:variant>
        <vt:i4>128</vt:i4>
      </vt:variant>
      <vt:variant>
        <vt:i4>0</vt:i4>
      </vt:variant>
      <vt:variant>
        <vt:i4>5</vt:i4>
      </vt:variant>
      <vt:variant>
        <vt:lpwstr/>
      </vt:variant>
      <vt:variant>
        <vt:lpwstr>_Toc1024125693</vt:lpwstr>
      </vt:variant>
      <vt:variant>
        <vt:i4>2228236</vt:i4>
      </vt:variant>
      <vt:variant>
        <vt:i4>122</vt:i4>
      </vt:variant>
      <vt:variant>
        <vt:i4>0</vt:i4>
      </vt:variant>
      <vt:variant>
        <vt:i4>5</vt:i4>
      </vt:variant>
      <vt:variant>
        <vt:lpwstr/>
      </vt:variant>
      <vt:variant>
        <vt:lpwstr>_Toc1023087688</vt:lpwstr>
      </vt:variant>
      <vt:variant>
        <vt:i4>2293762</vt:i4>
      </vt:variant>
      <vt:variant>
        <vt:i4>116</vt:i4>
      </vt:variant>
      <vt:variant>
        <vt:i4>0</vt:i4>
      </vt:variant>
      <vt:variant>
        <vt:i4>5</vt:i4>
      </vt:variant>
      <vt:variant>
        <vt:lpwstr/>
      </vt:variant>
      <vt:variant>
        <vt:lpwstr>_Toc1073465657</vt:lpwstr>
      </vt:variant>
      <vt:variant>
        <vt:i4>1376312</vt:i4>
      </vt:variant>
      <vt:variant>
        <vt:i4>110</vt:i4>
      </vt:variant>
      <vt:variant>
        <vt:i4>0</vt:i4>
      </vt:variant>
      <vt:variant>
        <vt:i4>5</vt:i4>
      </vt:variant>
      <vt:variant>
        <vt:lpwstr/>
      </vt:variant>
      <vt:variant>
        <vt:lpwstr>_Toc871949557</vt:lpwstr>
      </vt:variant>
      <vt:variant>
        <vt:i4>2555907</vt:i4>
      </vt:variant>
      <vt:variant>
        <vt:i4>104</vt:i4>
      </vt:variant>
      <vt:variant>
        <vt:i4>0</vt:i4>
      </vt:variant>
      <vt:variant>
        <vt:i4>5</vt:i4>
      </vt:variant>
      <vt:variant>
        <vt:lpwstr/>
      </vt:variant>
      <vt:variant>
        <vt:lpwstr>_Toc2138338892</vt:lpwstr>
      </vt:variant>
      <vt:variant>
        <vt:i4>1966137</vt:i4>
      </vt:variant>
      <vt:variant>
        <vt:i4>98</vt:i4>
      </vt:variant>
      <vt:variant>
        <vt:i4>0</vt:i4>
      </vt:variant>
      <vt:variant>
        <vt:i4>5</vt:i4>
      </vt:variant>
      <vt:variant>
        <vt:lpwstr/>
      </vt:variant>
      <vt:variant>
        <vt:lpwstr>_Toc319439053</vt:lpwstr>
      </vt:variant>
      <vt:variant>
        <vt:i4>2752523</vt:i4>
      </vt:variant>
      <vt:variant>
        <vt:i4>92</vt:i4>
      </vt:variant>
      <vt:variant>
        <vt:i4>0</vt:i4>
      </vt:variant>
      <vt:variant>
        <vt:i4>5</vt:i4>
      </vt:variant>
      <vt:variant>
        <vt:lpwstr/>
      </vt:variant>
      <vt:variant>
        <vt:lpwstr>_Toc1148077497</vt:lpwstr>
      </vt:variant>
      <vt:variant>
        <vt:i4>2883597</vt:i4>
      </vt:variant>
      <vt:variant>
        <vt:i4>86</vt:i4>
      </vt:variant>
      <vt:variant>
        <vt:i4>0</vt:i4>
      </vt:variant>
      <vt:variant>
        <vt:i4>5</vt:i4>
      </vt:variant>
      <vt:variant>
        <vt:lpwstr/>
      </vt:variant>
      <vt:variant>
        <vt:lpwstr>_Toc1359198901</vt:lpwstr>
      </vt:variant>
      <vt:variant>
        <vt:i4>1245233</vt:i4>
      </vt:variant>
      <vt:variant>
        <vt:i4>80</vt:i4>
      </vt:variant>
      <vt:variant>
        <vt:i4>0</vt:i4>
      </vt:variant>
      <vt:variant>
        <vt:i4>5</vt:i4>
      </vt:variant>
      <vt:variant>
        <vt:lpwstr/>
      </vt:variant>
      <vt:variant>
        <vt:lpwstr>_Toc656861786</vt:lpwstr>
      </vt:variant>
      <vt:variant>
        <vt:i4>2359308</vt:i4>
      </vt:variant>
      <vt:variant>
        <vt:i4>74</vt:i4>
      </vt:variant>
      <vt:variant>
        <vt:i4>0</vt:i4>
      </vt:variant>
      <vt:variant>
        <vt:i4>5</vt:i4>
      </vt:variant>
      <vt:variant>
        <vt:lpwstr/>
      </vt:variant>
      <vt:variant>
        <vt:lpwstr>_Toc1443060496</vt:lpwstr>
      </vt:variant>
      <vt:variant>
        <vt:i4>1638448</vt:i4>
      </vt:variant>
      <vt:variant>
        <vt:i4>68</vt:i4>
      </vt:variant>
      <vt:variant>
        <vt:i4>0</vt:i4>
      </vt:variant>
      <vt:variant>
        <vt:i4>5</vt:i4>
      </vt:variant>
      <vt:variant>
        <vt:lpwstr/>
      </vt:variant>
      <vt:variant>
        <vt:lpwstr>_Toc553271188</vt:lpwstr>
      </vt:variant>
      <vt:variant>
        <vt:i4>2359299</vt:i4>
      </vt:variant>
      <vt:variant>
        <vt:i4>62</vt:i4>
      </vt:variant>
      <vt:variant>
        <vt:i4>0</vt:i4>
      </vt:variant>
      <vt:variant>
        <vt:i4>5</vt:i4>
      </vt:variant>
      <vt:variant>
        <vt:lpwstr/>
      </vt:variant>
      <vt:variant>
        <vt:lpwstr>_Toc1228173729</vt:lpwstr>
      </vt:variant>
      <vt:variant>
        <vt:i4>1441855</vt:i4>
      </vt:variant>
      <vt:variant>
        <vt:i4>56</vt:i4>
      </vt:variant>
      <vt:variant>
        <vt:i4>0</vt:i4>
      </vt:variant>
      <vt:variant>
        <vt:i4>5</vt:i4>
      </vt:variant>
      <vt:variant>
        <vt:lpwstr/>
      </vt:variant>
      <vt:variant>
        <vt:lpwstr>_Toc946382846</vt:lpwstr>
      </vt:variant>
      <vt:variant>
        <vt:i4>1572925</vt:i4>
      </vt:variant>
      <vt:variant>
        <vt:i4>50</vt:i4>
      </vt:variant>
      <vt:variant>
        <vt:i4>0</vt:i4>
      </vt:variant>
      <vt:variant>
        <vt:i4>5</vt:i4>
      </vt:variant>
      <vt:variant>
        <vt:lpwstr/>
      </vt:variant>
      <vt:variant>
        <vt:lpwstr>_Toc312385481</vt:lpwstr>
      </vt:variant>
      <vt:variant>
        <vt:i4>2883586</vt:i4>
      </vt:variant>
      <vt:variant>
        <vt:i4>44</vt:i4>
      </vt:variant>
      <vt:variant>
        <vt:i4>0</vt:i4>
      </vt:variant>
      <vt:variant>
        <vt:i4>5</vt:i4>
      </vt:variant>
      <vt:variant>
        <vt:lpwstr/>
      </vt:variant>
      <vt:variant>
        <vt:lpwstr>_Toc1189261184</vt:lpwstr>
      </vt:variant>
      <vt:variant>
        <vt:i4>1310768</vt:i4>
      </vt:variant>
      <vt:variant>
        <vt:i4>38</vt:i4>
      </vt:variant>
      <vt:variant>
        <vt:i4>0</vt:i4>
      </vt:variant>
      <vt:variant>
        <vt:i4>5</vt:i4>
      </vt:variant>
      <vt:variant>
        <vt:lpwstr/>
      </vt:variant>
      <vt:variant>
        <vt:lpwstr>_Toc808472757</vt:lpwstr>
      </vt:variant>
      <vt:variant>
        <vt:i4>2686989</vt:i4>
      </vt:variant>
      <vt:variant>
        <vt:i4>32</vt:i4>
      </vt:variant>
      <vt:variant>
        <vt:i4>0</vt:i4>
      </vt:variant>
      <vt:variant>
        <vt:i4>5</vt:i4>
      </vt:variant>
      <vt:variant>
        <vt:lpwstr/>
      </vt:variant>
      <vt:variant>
        <vt:lpwstr>_Toc1718940643</vt:lpwstr>
      </vt:variant>
      <vt:variant>
        <vt:i4>2621442</vt:i4>
      </vt:variant>
      <vt:variant>
        <vt:i4>26</vt:i4>
      </vt:variant>
      <vt:variant>
        <vt:i4>0</vt:i4>
      </vt:variant>
      <vt:variant>
        <vt:i4>5</vt:i4>
      </vt:variant>
      <vt:variant>
        <vt:lpwstr/>
      </vt:variant>
      <vt:variant>
        <vt:lpwstr>_Toc1359211054</vt:lpwstr>
      </vt:variant>
      <vt:variant>
        <vt:i4>1376309</vt:i4>
      </vt:variant>
      <vt:variant>
        <vt:i4>20</vt:i4>
      </vt:variant>
      <vt:variant>
        <vt:i4>0</vt:i4>
      </vt:variant>
      <vt:variant>
        <vt:i4>5</vt:i4>
      </vt:variant>
      <vt:variant>
        <vt:lpwstr/>
      </vt:variant>
      <vt:variant>
        <vt:lpwstr>_Toc55083837</vt:lpwstr>
      </vt:variant>
      <vt:variant>
        <vt:i4>1966131</vt:i4>
      </vt:variant>
      <vt:variant>
        <vt:i4>14</vt:i4>
      </vt:variant>
      <vt:variant>
        <vt:i4>0</vt:i4>
      </vt:variant>
      <vt:variant>
        <vt:i4>5</vt:i4>
      </vt:variant>
      <vt:variant>
        <vt:lpwstr/>
      </vt:variant>
      <vt:variant>
        <vt:lpwstr>_Toc426862716</vt:lpwstr>
      </vt:variant>
      <vt:variant>
        <vt:i4>2490378</vt:i4>
      </vt:variant>
      <vt:variant>
        <vt:i4>8</vt:i4>
      </vt:variant>
      <vt:variant>
        <vt:i4>0</vt:i4>
      </vt:variant>
      <vt:variant>
        <vt:i4>5</vt:i4>
      </vt:variant>
      <vt:variant>
        <vt:lpwstr/>
      </vt:variant>
      <vt:variant>
        <vt:lpwstr>_Toc2040914414</vt:lpwstr>
      </vt:variant>
      <vt:variant>
        <vt:i4>2097165</vt:i4>
      </vt:variant>
      <vt:variant>
        <vt:i4>2</vt:i4>
      </vt:variant>
      <vt:variant>
        <vt:i4>0</vt:i4>
      </vt:variant>
      <vt:variant>
        <vt:i4>5</vt:i4>
      </vt:variant>
      <vt:variant>
        <vt:lpwstr/>
      </vt:variant>
      <vt:variant>
        <vt:lpwstr>_Toc1756131095</vt:lpwstr>
      </vt:variant>
      <vt:variant>
        <vt:i4>2818083</vt:i4>
      </vt:variant>
      <vt:variant>
        <vt:i4>15</vt:i4>
      </vt:variant>
      <vt:variant>
        <vt:i4>0</vt:i4>
      </vt:variant>
      <vt:variant>
        <vt:i4>5</vt:i4>
      </vt:variant>
      <vt:variant>
        <vt:lpwstr>https://codepen.io/mrspok407/pen/bwLwvL</vt:lpwstr>
      </vt:variant>
      <vt:variant>
        <vt:lpwstr/>
      </vt:variant>
      <vt:variant>
        <vt:i4>5767172</vt:i4>
      </vt:variant>
      <vt:variant>
        <vt:i4>12</vt:i4>
      </vt:variant>
      <vt:variant>
        <vt:i4>0</vt:i4>
      </vt:variant>
      <vt:variant>
        <vt:i4>5</vt:i4>
      </vt:variant>
      <vt:variant>
        <vt:lpwstr>https://codepen.io/aryancodeworm/pen/rNKqgpY</vt:lpwstr>
      </vt:variant>
      <vt:variant>
        <vt:lpwstr/>
      </vt:variant>
      <vt:variant>
        <vt:i4>6488171</vt:i4>
      </vt:variant>
      <vt:variant>
        <vt:i4>9</vt:i4>
      </vt:variant>
      <vt:variant>
        <vt:i4>0</vt:i4>
      </vt:variant>
      <vt:variant>
        <vt:i4>5</vt:i4>
      </vt:variant>
      <vt:variant>
        <vt:lpwstr>https://glyptoteket.dk/udstilling/aegypten/</vt:lpwstr>
      </vt:variant>
      <vt:variant>
        <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6750251</vt:i4>
      </vt:variant>
      <vt:variant>
        <vt:i4>0</vt:i4>
      </vt:variant>
      <vt:variant>
        <vt:i4>0</vt:i4>
      </vt:variant>
      <vt:variant>
        <vt:i4>5</vt:i4>
      </vt:variant>
      <vt:variant>
        <vt:lpwstr>https://www.dst.dk/da/Statistik/emner/borgere/befolkning/befolkningst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Charlotte Xenia</cp:lastModifiedBy>
  <cp:revision>1054</cp:revision>
  <dcterms:created xsi:type="dcterms:W3CDTF">2023-12-04T07:39:00Z</dcterms:created>
  <dcterms:modified xsi:type="dcterms:W3CDTF">2023-12-13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